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72D0BEF" w14:textId="730EE974" w:rsidR="00A568A4" w:rsidRPr="007A7EE3" w:rsidRDefault="00E11AB5" w:rsidP="007A7EE3">
      <w:pPr>
        <w:rPr>
          <w:rFonts w:ascii="Times New Roman" w:hAnsi="Times New Roman" w:cs="Times New Roman"/>
          <w:sz w:val="44"/>
          <w:szCs w:val="40"/>
        </w:rPr>
      </w:pPr>
      <w:r>
        <w:rPr>
          <w:rFonts w:ascii="Times New Roman" w:hAnsi="Times New Roman" w:cs="Times New Roman"/>
          <w:sz w:val="44"/>
          <w:szCs w:val="40"/>
        </w:rPr>
        <w:t>MNPBEM</w:t>
      </w:r>
      <w:r w:rsidR="00610045" w:rsidRPr="00DB79FC">
        <w:rPr>
          <w:rFonts w:ascii="Times New Roman" w:hAnsi="Times New Roman" w:cs="Times New Roman"/>
          <w:sz w:val="44"/>
          <w:szCs w:val="40"/>
        </w:rPr>
        <w:t xml:space="preserve"> SOP</w:t>
      </w:r>
      <w:r w:rsidR="006966D7" w:rsidRPr="00DB79FC">
        <w:rPr>
          <w:rFonts w:ascii="Times New Roman" w:hAnsi="Times New Roman" w:cs="Times New Roman"/>
          <w:sz w:val="44"/>
          <w:szCs w:val="40"/>
        </w:rPr>
        <w:t xml:space="preserve"> </w:t>
      </w:r>
      <w:r>
        <w:rPr>
          <w:rFonts w:ascii="Times New Roman" w:hAnsi="Times New Roman" w:cs="Times New Roman"/>
          <w:sz w:val="44"/>
          <w:szCs w:val="40"/>
        </w:rPr>
        <w:t>1</w:t>
      </w:r>
      <w:r w:rsidR="0067681C" w:rsidRPr="00DB79FC">
        <w:rPr>
          <w:rFonts w:ascii="Times New Roman" w:hAnsi="Times New Roman" w:cs="Times New Roman"/>
          <w:sz w:val="44"/>
          <w:szCs w:val="40"/>
        </w:rPr>
        <w:t>.</w:t>
      </w:r>
      <w:r w:rsidR="005C31CB">
        <w:rPr>
          <w:rFonts w:ascii="Times New Roman" w:hAnsi="Times New Roman" w:cs="Times New Roman"/>
          <w:sz w:val="44"/>
          <w:szCs w:val="40"/>
        </w:rPr>
        <w:t>0</w:t>
      </w:r>
      <w:r w:rsidR="001B5A55" w:rsidRPr="00DB79FC">
        <w:rPr>
          <w:rFonts w:ascii="Times New Roman" w:hAnsi="Times New Roman" w:cs="Times New Roman"/>
          <w:sz w:val="44"/>
          <w:szCs w:val="40"/>
        </w:rPr>
        <w:t xml:space="preserve"> </w:t>
      </w:r>
      <w:r w:rsidR="00BD3923" w:rsidRPr="00DB79FC">
        <w:rPr>
          <w:rFonts w:ascii="Times New Roman" w:hAnsi="Times New Roman" w:cs="Times New Roman"/>
          <w:sz w:val="44"/>
          <w:szCs w:val="40"/>
        </w:rPr>
        <w:t>(</w:t>
      </w:r>
      <w:r w:rsidR="00B7777B">
        <w:rPr>
          <w:rFonts w:ascii="Times New Roman" w:hAnsi="Times New Roman" w:cs="Times New Roman"/>
          <w:sz w:val="44"/>
          <w:szCs w:val="40"/>
        </w:rPr>
        <w:t>1</w:t>
      </w:r>
      <w:r w:rsidR="00EC393B">
        <w:rPr>
          <w:rFonts w:ascii="Times New Roman" w:hAnsi="Times New Roman" w:cs="Times New Roman"/>
          <w:sz w:val="44"/>
          <w:szCs w:val="40"/>
        </w:rPr>
        <w:t>1</w:t>
      </w:r>
      <w:r w:rsidR="00A929E3" w:rsidRPr="00DB79FC">
        <w:rPr>
          <w:rFonts w:ascii="Times New Roman" w:hAnsi="Times New Roman" w:cs="Times New Roman"/>
          <w:sz w:val="44"/>
          <w:szCs w:val="40"/>
        </w:rPr>
        <w:t>/</w:t>
      </w:r>
      <w:r w:rsidR="00B14352">
        <w:rPr>
          <w:rFonts w:ascii="Times New Roman" w:hAnsi="Times New Roman" w:cs="Times New Roman"/>
          <w:sz w:val="44"/>
          <w:szCs w:val="40"/>
        </w:rPr>
        <w:t>11</w:t>
      </w:r>
      <w:r w:rsidR="0096656A" w:rsidRPr="00DB79FC">
        <w:rPr>
          <w:rFonts w:ascii="Times New Roman" w:hAnsi="Times New Roman" w:cs="Times New Roman"/>
          <w:sz w:val="44"/>
          <w:szCs w:val="40"/>
        </w:rPr>
        <w:t>/202</w:t>
      </w:r>
      <w:r w:rsidR="00B7777B">
        <w:rPr>
          <w:rFonts w:ascii="Times New Roman" w:hAnsi="Times New Roman" w:cs="Times New Roman"/>
          <w:sz w:val="44"/>
          <w:szCs w:val="40"/>
        </w:rPr>
        <w:t>4</w:t>
      </w:r>
      <w:r w:rsidR="00E917EB" w:rsidRPr="00DB79FC">
        <w:rPr>
          <w:rFonts w:ascii="Times New Roman" w:hAnsi="Times New Roman" w:cs="Times New Roman"/>
          <w:sz w:val="44"/>
          <w:szCs w:val="40"/>
        </w:rPr>
        <w:t>)</w:t>
      </w:r>
    </w:p>
    <w:sdt>
      <w:sdtPr>
        <w:rPr>
          <w:rFonts w:ascii="Georgia" w:eastAsiaTheme="minorHAnsi" w:hAnsi="Georgia" w:cstheme="minorBidi"/>
          <w:color w:val="auto"/>
          <w:sz w:val="22"/>
          <w:szCs w:val="22"/>
        </w:rPr>
        <w:id w:val="-172497051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D982BA9" w14:textId="73778E3A" w:rsidR="007A7EE3" w:rsidRPr="00DB7849" w:rsidRDefault="007A7EE3">
          <w:pPr>
            <w:pStyle w:val="TOCHeading"/>
            <w:rPr>
              <w:rFonts w:ascii="Times New Roman" w:hAnsi="Times New Roman" w:cs="Times New Roman"/>
              <w:color w:val="0D0D0D" w:themeColor="text1" w:themeTint="F2"/>
            </w:rPr>
          </w:pPr>
          <w:r w:rsidRPr="00DB7849">
            <w:rPr>
              <w:rFonts w:ascii="Times New Roman" w:hAnsi="Times New Roman" w:cs="Times New Roman"/>
              <w:color w:val="0D0D0D" w:themeColor="text1" w:themeTint="F2"/>
            </w:rPr>
            <w:t>Contents</w:t>
          </w:r>
        </w:p>
        <w:p w14:paraId="423AF4EF" w14:textId="18B5CE13" w:rsidR="006A689F" w:rsidRDefault="007A7EE3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r w:rsidRPr="00DB7849">
            <w:rPr>
              <w:rFonts w:ascii="Times New Roman" w:hAnsi="Times New Roman" w:cs="Times New Roman"/>
              <w:color w:val="0D0D0D" w:themeColor="text1" w:themeTint="F2"/>
              <w:sz w:val="24"/>
              <w:szCs w:val="24"/>
            </w:rPr>
            <w:fldChar w:fldCharType="begin"/>
          </w:r>
          <w:r w:rsidRPr="00DB7849">
            <w:rPr>
              <w:rFonts w:ascii="Times New Roman" w:hAnsi="Times New Roman" w:cs="Times New Roman"/>
              <w:color w:val="0D0D0D" w:themeColor="text1" w:themeTint="F2"/>
              <w:sz w:val="24"/>
              <w:szCs w:val="24"/>
            </w:rPr>
            <w:instrText xml:space="preserve"> TOC \o "1-3" \h \z \u </w:instrText>
          </w:r>
          <w:r w:rsidRPr="00DB7849">
            <w:rPr>
              <w:rFonts w:ascii="Times New Roman" w:hAnsi="Times New Roman" w:cs="Times New Roman"/>
              <w:color w:val="0D0D0D" w:themeColor="text1" w:themeTint="F2"/>
              <w:sz w:val="24"/>
              <w:szCs w:val="24"/>
            </w:rPr>
            <w:fldChar w:fldCharType="separate"/>
          </w:r>
          <w:hyperlink w:anchor="_Toc181624976" w:history="1">
            <w:r w:rsidR="006A689F"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Introduction</w:t>
            </w:r>
            <w:r w:rsidR="006A689F">
              <w:rPr>
                <w:noProof/>
                <w:webHidden/>
              </w:rPr>
              <w:tab/>
            </w:r>
            <w:r w:rsidR="006A689F">
              <w:rPr>
                <w:noProof/>
                <w:webHidden/>
              </w:rPr>
              <w:fldChar w:fldCharType="begin"/>
            </w:r>
            <w:r w:rsidR="006A689F">
              <w:rPr>
                <w:noProof/>
                <w:webHidden/>
              </w:rPr>
              <w:instrText xml:space="preserve"> PAGEREF _Toc181624976 \h </w:instrText>
            </w:r>
            <w:r w:rsidR="006A689F">
              <w:rPr>
                <w:noProof/>
                <w:webHidden/>
              </w:rPr>
            </w:r>
            <w:r w:rsidR="006A689F">
              <w:rPr>
                <w:noProof/>
                <w:webHidden/>
              </w:rPr>
              <w:fldChar w:fldCharType="separate"/>
            </w:r>
            <w:r w:rsidR="006A689F">
              <w:rPr>
                <w:noProof/>
                <w:webHidden/>
              </w:rPr>
              <w:t>1</w:t>
            </w:r>
            <w:r w:rsidR="006A689F">
              <w:rPr>
                <w:noProof/>
                <w:webHidden/>
              </w:rPr>
              <w:fldChar w:fldCharType="end"/>
            </w:r>
          </w:hyperlink>
        </w:p>
        <w:p w14:paraId="6AD33BDB" w14:textId="01512EFF" w:rsidR="006A689F" w:rsidRDefault="006A689F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77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MNPBEM Install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AC21E4" w14:textId="183FB5DC" w:rsidR="006A689F" w:rsidRDefault="006A689F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78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Simulation Workflo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9CFFDF" w14:textId="091E7115" w:rsidR="006A689F" w:rsidRDefault="006A689F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79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ielectric Propert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10D1E6" w14:textId="3DFBDCBA" w:rsidR="006A689F" w:rsidRDefault="006A689F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80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Nanoparticle Geomet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512DC2" w14:textId="7B8C876C" w:rsidR="006A689F" w:rsidRDefault="006A689F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81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Simulation Paramete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555714" w14:textId="0AFFAC7C" w:rsidR="006A689F" w:rsidRDefault="006A689F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82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Running Simul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FA4772" w14:textId="15BA68AE" w:rsidR="006A689F" w:rsidRDefault="006A689F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83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Example: AuNR with CTAB on a Glass Substrat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93CE90" w14:textId="0D9952FE" w:rsidR="006A689F" w:rsidRDefault="006A689F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84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Far-Field Simul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681E63" w14:textId="65F0F54C" w:rsidR="006A689F" w:rsidRDefault="006A689F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85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Near-Field Simul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629F06" w14:textId="1329F06F" w:rsidR="006A689F" w:rsidRDefault="006A689F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86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Surface Charge Simul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7B61C1" w14:textId="5B77C40B" w:rsidR="006A689F" w:rsidRDefault="006A689F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87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Post-Process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61E1E8" w14:textId="666421E1" w:rsidR="006A689F" w:rsidRDefault="006A689F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88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Result Visualiz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247559" w14:textId="5D4341E1" w:rsidR="006A689F" w:rsidRDefault="006A689F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89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ata Interpre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B6A448" w14:textId="1016F82B" w:rsidR="006A689F" w:rsidRDefault="006A689F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90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FDTD Benchmark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C94CE6" w14:textId="3822B5CF" w:rsidR="006A689F" w:rsidRDefault="006A689F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91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Common Troubleshoot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97FF39" w14:textId="7D5E9226" w:rsidR="006A689F" w:rsidRDefault="006A689F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92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Import New Dielectric Materi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272E96" w14:textId="7597C893" w:rsidR="006A689F" w:rsidRDefault="006A689F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93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Case of Unpolarized Ligh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32F427" w14:textId="7F26E416" w:rsidR="006A689F" w:rsidRDefault="006A689F">
          <w:pPr>
            <w:pStyle w:val="TOC2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94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Use SCS Cluster for Faster Simul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CD56D5" w14:textId="4776DF3E" w:rsidR="006A689F" w:rsidRDefault="006A689F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95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Updat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88FAFB" w14:textId="412DB2E3" w:rsidR="006A689F" w:rsidRDefault="006A689F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4"/>
              <w:szCs w:val="24"/>
              <w14:ligatures w14:val="standardContextual"/>
            </w:rPr>
          </w:pPr>
          <w:hyperlink w:anchor="_Toc181624996" w:history="1">
            <w:r w:rsidRPr="00FB70A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References and Resour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6249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CFD560" w14:textId="09111B3F" w:rsidR="007A7EE3" w:rsidRDefault="007A7EE3">
          <w:r w:rsidRPr="00DB7849">
            <w:rPr>
              <w:rFonts w:ascii="Times New Roman" w:hAnsi="Times New Roman" w:cs="Times New Roman"/>
              <w:b/>
              <w:bCs/>
              <w:noProof/>
              <w:color w:val="0D0D0D" w:themeColor="text1" w:themeTint="F2"/>
              <w:sz w:val="24"/>
              <w:szCs w:val="24"/>
            </w:rPr>
            <w:fldChar w:fldCharType="end"/>
          </w:r>
        </w:p>
      </w:sdtContent>
    </w:sdt>
    <w:p w14:paraId="3D0D7FC4" w14:textId="77777777" w:rsidR="0020305B" w:rsidRDefault="0020305B" w:rsidP="00E11AB5">
      <w:pPr>
        <w:pStyle w:val="NoSpacing"/>
        <w:rPr>
          <w:rFonts w:ascii="Times New Roman" w:hAnsi="Times New Roman" w:cs="Times New Roman"/>
        </w:rPr>
      </w:pPr>
    </w:p>
    <w:p w14:paraId="1FEB0577" w14:textId="77777777" w:rsidR="00C72815" w:rsidRDefault="00C72815" w:rsidP="00E11AB5">
      <w:pPr>
        <w:pStyle w:val="NoSpacing"/>
        <w:rPr>
          <w:rFonts w:ascii="Times New Roman" w:hAnsi="Times New Roman" w:cs="Times New Roman"/>
        </w:rPr>
      </w:pPr>
    </w:p>
    <w:p w14:paraId="57EF3743" w14:textId="5DF0960E" w:rsidR="00C72815" w:rsidRDefault="00C72815" w:rsidP="0020305B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0" w:name="_Toc181624976"/>
      <w:r w:rsidRPr="0020305B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Introduction</w:t>
      </w:r>
      <w:bookmarkEnd w:id="0"/>
    </w:p>
    <w:p w14:paraId="040CF8BD" w14:textId="77777777" w:rsidR="009942E9" w:rsidRDefault="009942E9" w:rsidP="009942E9"/>
    <w:p w14:paraId="28E1C0D2" w14:textId="0BAA996E" w:rsidR="009A7957" w:rsidRPr="009942E9" w:rsidRDefault="009942E9" w:rsidP="00C72815">
      <w:pPr>
        <w:pStyle w:val="NoSpacing"/>
      </w:pPr>
      <w:r>
        <w:t>Beyond Mie calculations, numerical simulations are often required</w:t>
      </w:r>
      <w:r w:rsidR="00116C95">
        <w:t xml:space="preserve"> to e</w:t>
      </w:r>
      <w:r w:rsidR="008D1BD0">
        <w:t>n</w:t>
      </w:r>
      <w:r w:rsidR="00116C95">
        <w:t xml:space="preserve">sure our experimental results. </w:t>
      </w:r>
      <w:r>
        <w:t>We use MATLAB-based MNPBEM library to simulate the optical properties of plasmonic nanoparticles.</w:t>
      </w:r>
      <w:r>
        <w:fldChar w:fldCharType="begin">
          <w:fldData xml:space="preserve">PEVuZE5vdGU+PENpdGU+PEF1dGhvcj5Ib2hlbmVzdGVyPC9BdXRob3I+PFllYXI+MjAxMjwvWWVh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Ib2hlbmVzdGVyPC9BdXRob3I+PFllYXI+MjAxMjwvWWVh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9942E9">
        <w:rPr>
          <w:noProof/>
          <w:vertAlign w:val="superscript"/>
        </w:rPr>
        <w:t>1, 2</w:t>
      </w:r>
      <w:r>
        <w:fldChar w:fldCharType="end"/>
      </w:r>
      <w:r>
        <w:t xml:space="preserve"> </w:t>
      </w:r>
    </w:p>
    <w:p w14:paraId="20BED586" w14:textId="793A7E25" w:rsidR="001F6AEF" w:rsidRPr="007A7EE3" w:rsidRDefault="00C347BF" w:rsidP="007A7EE3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1" w:name="_Toc181624977"/>
      <w:r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MNPBEM</w:t>
      </w:r>
      <w:r w:rsidR="0020305B"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 </w:t>
      </w:r>
      <w:r w:rsidR="00F65717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I</w:t>
      </w:r>
      <w:r w:rsidR="0020305B"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nstallation</w:t>
      </w:r>
      <w:bookmarkEnd w:id="1"/>
    </w:p>
    <w:p w14:paraId="541242C8" w14:textId="77777777" w:rsidR="00EF0A5D" w:rsidRPr="00DB79FC" w:rsidRDefault="00EF0A5D" w:rsidP="00E917EB">
      <w:pPr>
        <w:pStyle w:val="NoSpacing"/>
        <w:rPr>
          <w:rFonts w:ascii="Times New Roman" w:hAnsi="Times New Roman" w:cs="Times New Roman"/>
          <w:b/>
          <w:sz w:val="24"/>
          <w:u w:val="single"/>
        </w:rPr>
      </w:pPr>
    </w:p>
    <w:p w14:paraId="0D84BBFC" w14:textId="4F9948BD" w:rsidR="0081307E" w:rsidRDefault="001E25B0" w:rsidP="0081307E">
      <w:pPr>
        <w:pStyle w:val="NoSpacing"/>
        <w:numPr>
          <w:ilvl w:val="0"/>
          <w:numId w:val="1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Go to </w:t>
      </w:r>
      <w:r w:rsidR="00077D16">
        <w:rPr>
          <w:rFonts w:ascii="Times New Roman" w:hAnsi="Times New Roman" w:cs="Times New Roman"/>
          <w:sz w:val="24"/>
        </w:rPr>
        <w:t xml:space="preserve">the GitHub repository </w:t>
      </w:r>
      <w:r>
        <w:rPr>
          <w:rFonts w:ascii="Times New Roman" w:hAnsi="Times New Roman" w:cs="Times New Roman"/>
          <w:sz w:val="24"/>
        </w:rPr>
        <w:t>“</w:t>
      </w:r>
      <w:r w:rsidR="00077D16">
        <w:rPr>
          <w:rFonts w:ascii="Times New Roman" w:hAnsi="Times New Roman" w:cs="Times New Roman"/>
          <w:sz w:val="24"/>
        </w:rPr>
        <w:t>MNPBEM</w:t>
      </w:r>
      <w:r w:rsidR="00613200">
        <w:rPr>
          <w:rFonts w:ascii="Times New Roman" w:hAnsi="Times New Roman" w:cs="Times New Roman"/>
          <w:sz w:val="24"/>
        </w:rPr>
        <w:t>_GUI</w:t>
      </w:r>
      <w:r>
        <w:rPr>
          <w:rFonts w:ascii="Times New Roman" w:hAnsi="Times New Roman" w:cs="Times New Roman"/>
          <w:sz w:val="24"/>
        </w:rPr>
        <w:t>” (</w:t>
      </w:r>
      <w:hyperlink r:id="rId6" w:history="1">
        <w:r w:rsidR="00613200" w:rsidRPr="00A74C14">
          <w:rPr>
            <w:rStyle w:val="Hyperlink"/>
            <w:rFonts w:ascii="Times New Roman" w:hAnsi="Times New Roman" w:cs="Times New Roman"/>
            <w:sz w:val="24"/>
          </w:rPr>
          <w:t>https://github.com/Nikolaos-Matthaiakakis/MNPBEM_GUI/tree/master</w:t>
        </w:r>
      </w:hyperlink>
      <w:r w:rsidR="00613200">
        <w:rPr>
          <w:rFonts w:ascii="Times New Roman" w:hAnsi="Times New Roman" w:cs="Times New Roman"/>
          <w:sz w:val="24"/>
        </w:rPr>
        <w:t>).</w:t>
      </w:r>
    </w:p>
    <w:p w14:paraId="2FE4DE24" w14:textId="76EEFC9B" w:rsidR="00613200" w:rsidRDefault="00613200" w:rsidP="0081307E">
      <w:pPr>
        <w:pStyle w:val="NoSpacing"/>
        <w:numPr>
          <w:ilvl w:val="0"/>
          <w:numId w:val="1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Press the green button saying “&lt;&gt; Code” and “Download ZIP”.</w:t>
      </w:r>
    </w:p>
    <w:p w14:paraId="114D69CE" w14:textId="0471EA45" w:rsidR="00077D16" w:rsidRDefault="00613200" w:rsidP="0081307E">
      <w:pPr>
        <w:pStyle w:val="NoSpacing"/>
        <w:numPr>
          <w:ilvl w:val="0"/>
          <w:numId w:val="1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Extract all from “MNPBEM_GUI-master.zip” in your folder.</w:t>
      </w:r>
    </w:p>
    <w:p w14:paraId="64E083A1" w14:textId="77777777" w:rsidR="00D35BE8" w:rsidRDefault="00D35BE8" w:rsidP="0081307E">
      <w:pPr>
        <w:pStyle w:val="NoSpacing"/>
        <w:numPr>
          <w:ilvl w:val="0"/>
          <w:numId w:val="1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Rename “MNPBEM_GUI_master” to “MNPBEM_GUI” to avoid pathing errors.</w:t>
      </w:r>
    </w:p>
    <w:p w14:paraId="36224014" w14:textId="3AD60FF7" w:rsidR="00CB35FB" w:rsidRDefault="00CB35FB" w:rsidP="0081307E">
      <w:pPr>
        <w:pStyle w:val="NoSpacing"/>
        <w:numPr>
          <w:ilvl w:val="0"/>
          <w:numId w:val="1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You completed installing MNPBEM17 and MNPBEM-GUI</w:t>
      </w:r>
      <w:r w:rsidR="00A41CF0">
        <w:rPr>
          <w:rFonts w:ascii="Times New Roman" w:hAnsi="Times New Roman" w:cs="Times New Roman"/>
          <w:sz w:val="24"/>
        </w:rPr>
        <w:t xml:space="preserve"> (Graphical User Interface)</w:t>
      </w:r>
      <w:r>
        <w:rPr>
          <w:rFonts w:ascii="Times New Roman" w:hAnsi="Times New Roman" w:cs="Times New Roman"/>
          <w:sz w:val="24"/>
        </w:rPr>
        <w:t>, the latest version of MNPBEM as of 10/29/2024.</w:t>
      </w:r>
    </w:p>
    <w:p w14:paraId="0E03BB72" w14:textId="77777777" w:rsidR="002D429E" w:rsidRDefault="002D429E" w:rsidP="002D429E">
      <w:pPr>
        <w:pStyle w:val="NoSpacing"/>
        <w:rPr>
          <w:rFonts w:ascii="Times New Roman" w:hAnsi="Times New Roman" w:cs="Times New Roman"/>
          <w:sz w:val="24"/>
        </w:rPr>
      </w:pPr>
    </w:p>
    <w:p w14:paraId="62FC3838" w14:textId="12B0C374" w:rsidR="002418F7" w:rsidRDefault="002418F7" w:rsidP="002D429E">
      <w:pPr>
        <w:pStyle w:val="NoSpacing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*If you </w:t>
      </w:r>
      <w:r w:rsidR="009E7F29">
        <w:rPr>
          <w:rFonts w:ascii="Times New Roman" w:hAnsi="Times New Roman" w:cs="Times New Roman"/>
          <w:sz w:val="24"/>
        </w:rPr>
        <w:t>want to use</w:t>
      </w:r>
      <w:r>
        <w:rPr>
          <w:rFonts w:ascii="Times New Roman" w:hAnsi="Times New Roman" w:cs="Times New Roman"/>
          <w:sz w:val="24"/>
        </w:rPr>
        <w:t xml:space="preserve"> MNPBEM-GUI, the user manual is available under the “help” folder.</w:t>
      </w:r>
    </w:p>
    <w:p w14:paraId="7598CAC1" w14:textId="42F0E30B" w:rsidR="002418F7" w:rsidRDefault="002418F7" w:rsidP="002D429E">
      <w:pPr>
        <w:pStyle w:val="NoSpacing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*In this SOP, BEM simulations are performed </w:t>
      </w:r>
      <w:r w:rsidR="009E7F29">
        <w:rPr>
          <w:rFonts w:ascii="Times New Roman" w:hAnsi="Times New Roman" w:cs="Times New Roman"/>
          <w:sz w:val="24"/>
        </w:rPr>
        <w:t>with</w:t>
      </w:r>
      <w:r w:rsidR="00A41CF0">
        <w:rPr>
          <w:rFonts w:ascii="Times New Roman" w:hAnsi="Times New Roman" w:cs="Times New Roman"/>
          <w:sz w:val="24"/>
        </w:rPr>
        <w:t xml:space="preserve"> </w:t>
      </w:r>
      <w:r w:rsidR="009942E9">
        <w:rPr>
          <w:rFonts w:ascii="Times New Roman" w:hAnsi="Times New Roman" w:cs="Times New Roman"/>
          <w:sz w:val="24"/>
        </w:rPr>
        <w:t>MATLAB</w:t>
      </w:r>
      <w:r w:rsidR="002F63BA">
        <w:rPr>
          <w:rFonts w:ascii="Times New Roman" w:hAnsi="Times New Roman" w:cs="Times New Roman"/>
          <w:sz w:val="24"/>
        </w:rPr>
        <w:t xml:space="preserve"> code </w:t>
      </w:r>
      <w:r w:rsidR="00A41CF0">
        <w:rPr>
          <w:rFonts w:ascii="Times New Roman" w:hAnsi="Times New Roman" w:cs="Times New Roman"/>
          <w:sz w:val="24"/>
        </w:rPr>
        <w:t>under</w:t>
      </w:r>
      <w:r w:rsidR="009E7F29">
        <w:rPr>
          <w:rFonts w:ascii="Times New Roman" w:hAnsi="Times New Roman" w:cs="Times New Roman"/>
          <w:sz w:val="24"/>
        </w:rPr>
        <w:t xml:space="preserve"> MNPBEM17</w:t>
      </w:r>
      <w:r w:rsidR="00144A86">
        <w:rPr>
          <w:rFonts w:ascii="Times New Roman" w:hAnsi="Times New Roman" w:cs="Times New Roman"/>
          <w:sz w:val="24"/>
        </w:rPr>
        <w:t>.</w:t>
      </w:r>
    </w:p>
    <w:p w14:paraId="77A94A1F" w14:textId="5E78FFDA" w:rsidR="00CB35FB" w:rsidRDefault="002418F7" w:rsidP="002D429E">
      <w:pPr>
        <w:pStyle w:val="NoSpacing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</w:p>
    <w:p w14:paraId="018D0EAC" w14:textId="1A70E260" w:rsidR="002D429E" w:rsidRDefault="002D429E" w:rsidP="002D429E">
      <w:pPr>
        <w:pStyle w:val="NoSpacing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You can </w:t>
      </w:r>
      <w:r w:rsidR="00CB35FB">
        <w:rPr>
          <w:rFonts w:ascii="Times New Roman" w:hAnsi="Times New Roman" w:cs="Times New Roman"/>
          <w:sz w:val="24"/>
        </w:rPr>
        <w:t xml:space="preserve">just copy and paste the following folder to your path. </w:t>
      </w:r>
    </w:p>
    <w:p w14:paraId="792C7993" w14:textId="77777777" w:rsidR="002D429E" w:rsidRDefault="002D429E" w:rsidP="002D429E">
      <w:pPr>
        <w:pStyle w:val="NoSpacing"/>
        <w:rPr>
          <w:rFonts w:ascii="Times New Roman" w:hAnsi="Times New Roman" w:cs="Times New Roman"/>
          <w:sz w:val="24"/>
        </w:rPr>
      </w:pPr>
    </w:p>
    <w:p w14:paraId="3D8ED794" w14:textId="2E42F81C" w:rsidR="002D429E" w:rsidRDefault="002D429E" w:rsidP="002D429E">
      <w:pPr>
        <w:pStyle w:val="NoSpacing"/>
        <w:rPr>
          <w:rFonts w:ascii="Times New Roman" w:hAnsi="Times New Roman" w:cs="Times New Roman"/>
          <w:sz w:val="24"/>
        </w:rPr>
      </w:pPr>
      <w:r w:rsidRPr="002D429E">
        <w:rPr>
          <w:rFonts w:ascii="Times New Roman" w:hAnsi="Times New Roman" w:cs="Times New Roman"/>
          <w:sz w:val="24"/>
        </w:rPr>
        <w:t>\\samba.campuscluster.illinois.edu\illinois-flandes\Katsuya Shiratori\04_codes\MNPBEM</w:t>
      </w:r>
      <w:r>
        <w:rPr>
          <w:rFonts w:ascii="Times New Roman" w:hAnsi="Times New Roman" w:cs="Times New Roman"/>
          <w:sz w:val="24"/>
        </w:rPr>
        <w:t>_GUI</w:t>
      </w:r>
    </w:p>
    <w:p w14:paraId="1E43D267" w14:textId="77777777" w:rsidR="007C4FE6" w:rsidRDefault="007C4FE6" w:rsidP="002D429E">
      <w:pPr>
        <w:pStyle w:val="NoSpacing"/>
        <w:rPr>
          <w:rFonts w:ascii="Times New Roman" w:hAnsi="Times New Roman" w:cs="Times New Roman"/>
          <w:sz w:val="24"/>
        </w:rPr>
      </w:pPr>
    </w:p>
    <w:p w14:paraId="26A04923" w14:textId="5EBB6261" w:rsidR="007C4FE6" w:rsidRDefault="007C4FE6" w:rsidP="002D429E">
      <w:pPr>
        <w:pStyle w:val="NoSpacing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You can also download it from our GitHub repository.</w:t>
      </w:r>
    </w:p>
    <w:p w14:paraId="7155B61E" w14:textId="77777777" w:rsidR="007C4FE6" w:rsidRDefault="007C4FE6" w:rsidP="002D429E">
      <w:pPr>
        <w:pStyle w:val="NoSpacing"/>
        <w:rPr>
          <w:rFonts w:ascii="Times New Roman" w:hAnsi="Times New Roman" w:cs="Times New Roman"/>
          <w:sz w:val="24"/>
        </w:rPr>
      </w:pPr>
    </w:p>
    <w:p w14:paraId="12B6F0D2" w14:textId="09B1D0BC" w:rsidR="007C4FE6" w:rsidRPr="00833FE4" w:rsidRDefault="007C4FE6" w:rsidP="002D429E">
      <w:pPr>
        <w:pStyle w:val="NoSpacing"/>
        <w:rPr>
          <w:rFonts w:ascii="Times New Roman" w:hAnsi="Times New Roman" w:cs="Times New Roman"/>
          <w:sz w:val="24"/>
        </w:rPr>
      </w:pPr>
      <w:r w:rsidRPr="009C0413">
        <w:rPr>
          <w:rFonts w:cs="Times New Roman"/>
        </w:rPr>
        <w:t>https://github.com/Landes</w:t>
      </w:r>
      <w:r>
        <w:rPr>
          <w:rFonts w:cs="Times New Roman"/>
        </w:rPr>
        <w:t>Link</w:t>
      </w:r>
      <w:r w:rsidRPr="009C0413">
        <w:rPr>
          <w:rFonts w:cs="Times New Roman"/>
        </w:rPr>
        <w:t>Lab/</w:t>
      </w:r>
      <w:r>
        <w:rPr>
          <w:rFonts w:cs="Times New Roman"/>
        </w:rPr>
        <w:t>MNPBEM_GUI</w:t>
      </w:r>
    </w:p>
    <w:p w14:paraId="1BFC32B7" w14:textId="17370CC2" w:rsidR="0081307E" w:rsidRDefault="00F65717" w:rsidP="00F65717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2" w:name="_Toc181624978"/>
      <w:r w:rsidRPr="00F65717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Simulation Workflow</w:t>
      </w:r>
      <w:bookmarkEnd w:id="2"/>
    </w:p>
    <w:p w14:paraId="7068C269" w14:textId="77777777" w:rsidR="00F528B3" w:rsidRDefault="00F528B3" w:rsidP="00F528B3"/>
    <w:p w14:paraId="476672A3" w14:textId="008C7CB8" w:rsidR="008D1BD0" w:rsidRDefault="008D1BD0" w:rsidP="00F528B3">
      <w:pPr>
        <w:pStyle w:val="NoSpacing"/>
      </w:pPr>
      <w:r>
        <w:t xml:space="preserve">Here, </w:t>
      </w:r>
      <w:r w:rsidR="00791695">
        <w:t>I</w:t>
      </w:r>
      <w:r w:rsidR="00BF6F6C">
        <w:t xml:space="preserve"> briefly explain the workflow of MNPBEM using the MATLAB code. </w:t>
      </w:r>
    </w:p>
    <w:p w14:paraId="0BAE36F8" w14:textId="35438F44" w:rsidR="00F528B3" w:rsidRPr="00F528B3" w:rsidRDefault="003433F8" w:rsidP="00F528B3">
      <w:pPr>
        <w:pStyle w:val="NoSpacing"/>
      </w:pPr>
      <w:r>
        <w:t>P</w:t>
      </w:r>
      <w:r w:rsidR="00781431">
        <w:t>lease</w:t>
      </w:r>
      <w:r>
        <w:t xml:space="preserve"> carefully</w:t>
      </w:r>
      <w:r w:rsidR="00781431">
        <w:t xml:space="preserve"> read the original papers by </w:t>
      </w:r>
      <w:r w:rsidR="008D1BD0" w:rsidRPr="0002270A">
        <w:rPr>
          <w:noProof/>
        </w:rPr>
        <w:t>Hohenester</w:t>
      </w:r>
      <w:r w:rsidR="008D1BD0">
        <w:rPr>
          <w:noProof/>
        </w:rPr>
        <w:t xml:space="preserve"> </w:t>
      </w:r>
      <w:r w:rsidR="008D1BD0" w:rsidRPr="008D1BD0">
        <w:rPr>
          <w:i/>
          <w:iCs/>
          <w:noProof/>
        </w:rPr>
        <w:t>et. al</w:t>
      </w:r>
      <w:r w:rsidR="008D1BD0">
        <w:t>.</w:t>
      </w:r>
      <w:r w:rsidR="008D1BD0">
        <w:fldChar w:fldCharType="begin">
          <w:fldData xml:space="preserve">PEVuZE5vdGU+PENpdGU+PEF1dGhvcj5Ib2hlbmVzdGVyPC9BdXRob3I+PFllYXI+MjAxMjwvWWVh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==
</w:fldData>
        </w:fldChar>
      </w:r>
      <w:r w:rsidR="008D1BD0">
        <w:instrText xml:space="preserve"> ADDIN EN.CITE </w:instrText>
      </w:r>
      <w:r w:rsidR="008D1BD0">
        <w:fldChar w:fldCharType="begin">
          <w:fldData xml:space="preserve">PEVuZE5vdGU+PENpdGU+PEF1dGhvcj5Ib2hlbmVzdGVyPC9BdXRob3I+PFllYXI+MjAxMjwvWWVh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==
</w:fldData>
        </w:fldChar>
      </w:r>
      <w:r w:rsidR="008D1BD0">
        <w:instrText xml:space="preserve"> ADDIN EN.CITE.DATA </w:instrText>
      </w:r>
      <w:r w:rsidR="008D1BD0">
        <w:fldChar w:fldCharType="end"/>
      </w:r>
      <w:r w:rsidR="008D1BD0">
        <w:fldChar w:fldCharType="separate"/>
      </w:r>
      <w:r w:rsidR="008D1BD0" w:rsidRPr="009942E9">
        <w:rPr>
          <w:noProof/>
          <w:vertAlign w:val="superscript"/>
        </w:rPr>
        <w:t>1, 2</w:t>
      </w:r>
      <w:r w:rsidR="008D1BD0">
        <w:fldChar w:fldCharType="end"/>
      </w:r>
      <w:r w:rsidR="008D1BD0">
        <w:t xml:space="preserve"> </w:t>
      </w:r>
      <w:r>
        <w:t>f</w:t>
      </w:r>
      <w:r>
        <w:t>or more details</w:t>
      </w:r>
      <w:r>
        <w:t>.</w:t>
      </w:r>
    </w:p>
    <w:p w14:paraId="774A6273" w14:textId="77777777" w:rsidR="00F65717" w:rsidRDefault="00F65717" w:rsidP="00F65717"/>
    <w:p w14:paraId="7CBBD9D1" w14:textId="525A9E3E" w:rsidR="00073564" w:rsidRDefault="00B14352" w:rsidP="00073564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3" w:name="_Toc181624979"/>
      <w:r>
        <w:rPr>
          <w:rFonts w:ascii="Times New Roman" w:hAnsi="Times New Roman" w:cs="Times New Roman"/>
          <w:b/>
          <w:bCs/>
          <w:color w:val="0D0D0D" w:themeColor="text1" w:themeTint="F2"/>
        </w:rPr>
        <w:t>Dielectric</w:t>
      </w:r>
      <w:r w:rsidR="00073564">
        <w:rPr>
          <w:rFonts w:ascii="Times New Roman" w:hAnsi="Times New Roman" w:cs="Times New Roman"/>
          <w:b/>
          <w:bCs/>
          <w:color w:val="0D0D0D" w:themeColor="text1" w:themeTint="F2"/>
        </w:rPr>
        <w:t xml:space="preserve"> Properties</w:t>
      </w:r>
      <w:bookmarkEnd w:id="3"/>
    </w:p>
    <w:p w14:paraId="3D5AD94B" w14:textId="77777777" w:rsidR="00B14352" w:rsidRDefault="00B14352" w:rsidP="00B14352"/>
    <w:p w14:paraId="2D3F4898" w14:textId="6FFF7E87" w:rsidR="00B14352" w:rsidRDefault="00B14352" w:rsidP="00B14352">
      <w:pPr>
        <w:pStyle w:val="NoSpacing"/>
        <w:rPr>
          <w:rFonts w:ascii="Courier New" w:hAnsi="Courier New" w:cs="Courier New"/>
        </w:rPr>
      </w:pPr>
      <w:r>
        <w:t>MNPBEM</w:t>
      </w:r>
      <w:r w:rsidR="002E6244">
        <w:t xml:space="preserve"> manages </w:t>
      </w:r>
      <w:r>
        <w:t xml:space="preserve">the dielectric properties of the materials in </w:t>
      </w:r>
      <w:r w:rsidRPr="00B14352">
        <w:rPr>
          <w:rFonts w:ascii="Courier New" w:hAnsi="Courier New" w:cs="Courier New"/>
        </w:rPr>
        <w:t>epstab</w:t>
      </w:r>
      <w:r>
        <w:rPr>
          <w:rFonts w:ascii="Courier New" w:hAnsi="Courier New" w:cs="Courier New"/>
        </w:rPr>
        <w:t>.</w:t>
      </w:r>
    </w:p>
    <w:p w14:paraId="70445D46" w14:textId="1A094C0A" w:rsidR="00B14352" w:rsidRDefault="00B14352" w:rsidP="00B14352">
      <w:pPr>
        <w:pStyle w:val="NoSpacing"/>
        <w:rPr>
          <w:rFonts w:ascii="Times New Roman" w:hAnsi="Times New Roman" w:cs="Times New Roman"/>
        </w:rPr>
      </w:pPr>
      <w:r w:rsidRPr="00B14352">
        <w:rPr>
          <w:rFonts w:ascii="Times New Roman" w:hAnsi="Times New Roman" w:cs="Times New Roman"/>
        </w:rPr>
        <w:t>You can</w:t>
      </w:r>
      <w:r>
        <w:rPr>
          <w:rFonts w:ascii="Times New Roman" w:hAnsi="Times New Roman" w:cs="Times New Roman"/>
        </w:rPr>
        <w:t xml:space="preserve"> define the dielectric properties in three ways: 1) </w:t>
      </w:r>
      <w:r w:rsidR="00262846">
        <w:rPr>
          <w:rFonts w:ascii="Courier New" w:hAnsi="Courier New" w:cs="Courier New"/>
        </w:rPr>
        <w:t>epsconst</w:t>
      </w:r>
      <w:r w:rsidR="00262846">
        <w:rPr>
          <w:rFonts w:ascii="Times New Roman" w:hAnsi="Times New Roman" w:cs="Times New Roman"/>
        </w:rPr>
        <w:t xml:space="preserve"> t</w:t>
      </w:r>
      <w:r w:rsidR="00262846" w:rsidRPr="00262846">
        <w:rPr>
          <w:rFonts w:ascii="Times New Roman" w:hAnsi="Times New Roman" w:cs="Times New Roman"/>
        </w:rPr>
        <w:t>o d</w:t>
      </w:r>
      <w:r w:rsidR="002E6244">
        <w:rPr>
          <w:rFonts w:ascii="Times New Roman" w:hAnsi="Times New Roman" w:cs="Times New Roman"/>
        </w:rPr>
        <w:t>efine</w:t>
      </w:r>
      <w:r w:rsidR="00262846" w:rsidRPr="00262846">
        <w:rPr>
          <w:rFonts w:ascii="Times New Roman" w:hAnsi="Times New Roman" w:cs="Times New Roman"/>
        </w:rPr>
        <w:t xml:space="preserve"> </w:t>
      </w:r>
      <w:r w:rsidR="002E6244">
        <w:rPr>
          <w:rFonts w:ascii="Times New Roman" w:hAnsi="Times New Roman" w:cs="Times New Roman"/>
        </w:rPr>
        <w:t>a constant dielectric function such as glass or CTAB</w:t>
      </w:r>
      <w:r w:rsidR="00226167">
        <w:rPr>
          <w:rFonts w:ascii="Times New Roman" w:hAnsi="Times New Roman" w:cs="Times New Roman"/>
        </w:rPr>
        <w:fldChar w:fldCharType="begin"/>
      </w:r>
      <w:r w:rsidR="00226167">
        <w:rPr>
          <w:rFonts w:ascii="Times New Roman" w:hAnsi="Times New Roman" w:cs="Times New Roman"/>
        </w:rPr>
        <w:instrText xml:space="preserve"> ADDIN EN.CITE &lt;EndNote&gt;&lt;Cite&gt;&lt;Author&gt;Ye&lt;/Author&gt;&lt;Year&gt;2013&lt;/Year&gt;&lt;RecNum&gt;774&lt;/RecNum&gt;&lt;DisplayText&gt;&lt;style face="superscript"&gt;3&lt;/style&gt;&lt;/DisplayText&gt;&lt;record&gt;&lt;rec-number&gt;774&lt;/rec-number&gt;&lt;foreign-keys&gt;&lt;key app="EN" db-id="v50txptxkrvsd3ex9x2p09dupft2wdsae9pt" timestamp="1706203098" guid="ab564ba4-f445-45ef-93fc-b9d2b50792ac"&gt;774&lt;/key&gt;&lt;/foreign-keys&gt;&lt;ref-type name="Journal Article"&gt;17&lt;/ref-type&gt;&lt;contributors&gt;&lt;authors&gt;&lt;author&gt;Ye, X.&lt;/author&gt;&lt;author&gt;Zheng, C.&lt;/author&gt;&lt;author&gt;Chen, J.&lt;/author&gt;&lt;author&gt;Gao, Y.&lt;/author&gt;&lt;author&gt;Murray, C. B.&lt;/author&gt;&lt;/authors&gt;&lt;/contributors&gt;&lt;auth-address&gt;Department of Chemistry, University of Pennsylvania, Pennsylvania 19104, USA.&lt;/auth-address&gt;&lt;titles&gt;&lt;title&gt;Using binary surfactant mixtures to simultaneously improve the dimensional tunability and monodispersity in the seeded growth of gold nanorods&lt;/title&gt;&lt;secondary-title&gt;Nano Lett&lt;/secondary-title&gt;&lt;/titles&gt;&lt;pages&gt;765-71&lt;/pages&gt;&lt;volume&gt;13&lt;/volume&gt;&lt;number&gt;2&lt;/number&gt;&lt;edition&gt;2013/01/05&lt;/edition&gt;&lt;dates&gt;&lt;year&gt;2013&lt;/year&gt;&lt;pub-dates&gt;&lt;date&gt;Feb 13&lt;/date&gt;&lt;/pub-dates&gt;&lt;/dates&gt;&lt;isbn&gt;1530-6992 (Electronic)&amp;#xD;1530-6984 (Linking)&lt;/isbn&gt;&lt;accession-num&gt;23286198&lt;/accession-num&gt;&lt;urls&gt;&lt;related-urls&gt;&lt;url&gt;https://www.ncbi.nlm.nih.gov/pubmed/23286198&lt;/url&gt;&lt;/related-urls&gt;&lt;/urls&gt;&lt;electronic-resource-num&gt;10.1021/nl304478h&lt;/electronic-resource-num&gt;&lt;/record&gt;&lt;/Cite&gt;&lt;/EndNote&gt;</w:instrText>
      </w:r>
      <w:r w:rsidR="00226167">
        <w:rPr>
          <w:rFonts w:ascii="Times New Roman" w:hAnsi="Times New Roman" w:cs="Times New Roman"/>
        </w:rPr>
        <w:fldChar w:fldCharType="separate"/>
      </w:r>
      <w:r w:rsidR="00226167" w:rsidRPr="00226167">
        <w:rPr>
          <w:rFonts w:ascii="Times New Roman" w:hAnsi="Times New Roman" w:cs="Times New Roman"/>
          <w:noProof/>
          <w:vertAlign w:val="superscript"/>
        </w:rPr>
        <w:t>3</w:t>
      </w:r>
      <w:r w:rsidR="00226167">
        <w:rPr>
          <w:rFonts w:ascii="Times New Roman" w:hAnsi="Times New Roman" w:cs="Times New Roman"/>
        </w:rPr>
        <w:fldChar w:fldCharType="end"/>
      </w:r>
      <w:r w:rsidR="002E6244">
        <w:rPr>
          <w:rFonts w:ascii="Times New Roman" w:hAnsi="Times New Roman" w:cs="Times New Roman"/>
        </w:rPr>
        <w:t>, 2) epsdrude to define a dielectric function using the Drude model,</w:t>
      </w:r>
      <w:r w:rsidR="00262846">
        <w:rPr>
          <w:rFonts w:ascii="Times New Roman" w:hAnsi="Times New Roman" w:cs="Times New Roman"/>
        </w:rPr>
        <w:t xml:space="preserve"> </w:t>
      </w:r>
      <w:r w:rsidR="002E6244"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</w:rPr>
        <w:t xml:space="preserve">3) </w:t>
      </w:r>
      <w:r w:rsidRPr="00B14352">
        <w:rPr>
          <w:rFonts w:ascii="Courier New" w:hAnsi="Courier New" w:cs="Courier New"/>
        </w:rPr>
        <w:t>epstable</w:t>
      </w:r>
      <w:r w:rsidR="002E6244" w:rsidRPr="002E6244">
        <w:rPr>
          <w:rFonts w:ascii="Times New Roman" w:hAnsi="Times New Roman" w:cs="Times New Roman"/>
        </w:rPr>
        <w:t xml:space="preserve"> to</w:t>
      </w:r>
      <w:r w:rsidR="002E6244">
        <w:rPr>
          <w:rFonts w:ascii="Times New Roman" w:hAnsi="Times New Roman" w:cs="Times New Roman"/>
        </w:rPr>
        <w:t xml:space="preserve"> define a frequency-dependent dielectric function using tabulated data such as gold dielectric function measured by Olmon.</w:t>
      </w:r>
      <w:r w:rsidR="002E6244">
        <w:rPr>
          <w:rFonts w:ascii="Times New Roman" w:hAnsi="Times New Roman" w:cs="Times New Roman"/>
        </w:rPr>
        <w:fldChar w:fldCharType="begin"/>
      </w:r>
      <w:r w:rsidR="00226167">
        <w:rPr>
          <w:rFonts w:ascii="Times New Roman" w:hAnsi="Times New Roman" w:cs="Times New Roman"/>
        </w:rPr>
        <w:instrText xml:space="preserve"> ADDIN EN.CITE &lt;EndNote&gt;&lt;Cite&gt;&lt;Author&gt;Olmon&lt;/Author&gt;&lt;Year&gt;2012&lt;/Year&gt;&lt;RecNum&gt;895&lt;/RecNum&gt;&lt;DisplayText&gt;&lt;style face="superscript"&gt;4&lt;/style&gt;&lt;/DisplayText&gt;&lt;record&gt;&lt;rec-number&gt;895&lt;/rec-number&gt;&lt;foreign-keys&gt;&lt;key app="EN" db-id="v50txptxkrvsd3ex9x2p09dupft2wdsae9pt" timestamp="1706203212" guid="325bc170-ebcf-4e49-bfa4-0c27dd507239"&gt;895&lt;/key&gt;&lt;/foreign-keys&gt;&lt;ref-type name="Journal Article"&gt;17&lt;/ref-type&gt;&lt;contributors&gt;&lt;authors&gt;&lt;author&gt;Olmon, Robert L.&lt;/author&gt;&lt;author&gt;Slovick, Brian&lt;/author&gt;&lt;author&gt;Johnson, Timothy W.&lt;/author&gt;&lt;author&gt;Shelton, David&lt;/author&gt;&lt;author&gt;Oh, Sang-Hyun&lt;/author&gt;&lt;author&gt;Boreman, Glenn D.&lt;/author&gt;&lt;author&gt;Raschke, Markus B.&lt;/author&gt;&lt;/authors&gt;&lt;/contributors&gt;&lt;titles&gt;&lt;title&gt;Optical dielectric function of gold&lt;/title&gt;&lt;secondary-title&gt;Physical Review B&lt;/secondary-title&gt;&lt;/titles&gt;&lt;periodical&gt;&lt;full-title&gt;Physical Review B&lt;/full-title&gt;&lt;abbr-1&gt;Phys. Rev. B&lt;/abbr-1&gt;&lt;/periodical&gt;&lt;pages&gt;1-14&lt;/pages&gt;&lt;volume&gt;86&lt;/volume&gt;&lt;number&gt;23&lt;/number&gt;&lt;dates&gt;&lt;year&gt;2012&lt;/year&gt;&lt;pub-dates&gt;&lt;date&gt;2012-12-28&lt;/date&gt;&lt;/pub-dates&gt;&lt;/dates&gt;&lt;publisher&gt;American Physical Society (APS)&lt;/publisher&gt;&lt;isbn&gt;1098-0121&lt;/isbn&gt;&lt;urls&gt;&lt;/urls&gt;&lt;electronic-resource-num&gt;10.1103/physrevb.86.235147&lt;/electronic-resource-num&gt;&lt;access-date&gt;2022-10-06T16:09:03&lt;/access-date&gt;&lt;/record&gt;&lt;/Cite&gt;&lt;/EndNote&gt;</w:instrText>
      </w:r>
      <w:r w:rsidR="002E6244">
        <w:rPr>
          <w:rFonts w:ascii="Times New Roman" w:hAnsi="Times New Roman" w:cs="Times New Roman"/>
        </w:rPr>
        <w:fldChar w:fldCharType="separate"/>
      </w:r>
      <w:r w:rsidR="00226167" w:rsidRPr="00226167">
        <w:rPr>
          <w:rFonts w:ascii="Times New Roman" w:hAnsi="Times New Roman" w:cs="Times New Roman"/>
          <w:noProof/>
          <w:vertAlign w:val="superscript"/>
        </w:rPr>
        <w:t>4</w:t>
      </w:r>
      <w:r w:rsidR="002E6244">
        <w:rPr>
          <w:rFonts w:ascii="Times New Roman" w:hAnsi="Times New Roman" w:cs="Times New Roman"/>
        </w:rPr>
        <w:fldChar w:fldCharType="end"/>
      </w:r>
      <w:r w:rsidR="002E6244">
        <w:rPr>
          <w:rFonts w:ascii="Times New Roman" w:hAnsi="Times New Roman" w:cs="Times New Roman"/>
        </w:rPr>
        <w:t xml:space="preserve"> </w:t>
      </w:r>
      <w:r w:rsidR="003400BF">
        <w:rPr>
          <w:rFonts w:ascii="Times New Roman" w:hAnsi="Times New Roman" w:cs="Times New Roman"/>
        </w:rPr>
        <w:t>P</w:t>
      </w:r>
      <w:r w:rsidR="002E6244">
        <w:rPr>
          <w:rFonts w:ascii="Times New Roman" w:hAnsi="Times New Roman" w:cs="Times New Roman"/>
        </w:rPr>
        <w:t>lease go to Common Troubleshooting &gt; Import New Dielectric Material</w:t>
      </w:r>
      <w:r w:rsidR="003400BF">
        <w:rPr>
          <w:rFonts w:ascii="Times New Roman" w:hAnsi="Times New Roman" w:cs="Times New Roman"/>
        </w:rPr>
        <w:t xml:space="preserve"> f</w:t>
      </w:r>
      <w:r w:rsidR="003400BF">
        <w:rPr>
          <w:rFonts w:ascii="Times New Roman" w:hAnsi="Times New Roman" w:cs="Times New Roman"/>
        </w:rPr>
        <w:t>or user-defined dielectric materials</w:t>
      </w:r>
      <w:r w:rsidR="003400BF">
        <w:rPr>
          <w:rFonts w:ascii="Times New Roman" w:hAnsi="Times New Roman" w:cs="Times New Roman"/>
        </w:rPr>
        <w:t>.</w:t>
      </w:r>
    </w:p>
    <w:p w14:paraId="5A493E94" w14:textId="77777777" w:rsidR="00AE5A32" w:rsidRDefault="00AE5A32" w:rsidP="00B14352">
      <w:pPr>
        <w:pStyle w:val="NoSpacing"/>
        <w:rPr>
          <w:rFonts w:ascii="Times New Roman" w:hAnsi="Times New Roman" w:cs="Times New Roman"/>
        </w:rPr>
      </w:pPr>
    </w:p>
    <w:p w14:paraId="63883576" w14:textId="422472CF" w:rsidR="00AE5A32" w:rsidRDefault="00AE5A32" w:rsidP="00B14352">
      <w:pPr>
        <w:pStyle w:val="NoSpacing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following example code defines the constant dielectric function of air and tabulated dielectric functions of Au measured by Olmon.</w:t>
      </w:r>
    </w:p>
    <w:p w14:paraId="2506FD0C" w14:textId="77777777" w:rsidR="00333188" w:rsidRDefault="00333188" w:rsidP="00B14352">
      <w:pPr>
        <w:pStyle w:val="NoSpacing"/>
        <w:rPr>
          <w:rFonts w:ascii="Times New Roman" w:hAnsi="Times New Roman" w:cs="Times New Roman"/>
        </w:rPr>
      </w:pPr>
    </w:p>
    <w:p w14:paraId="32141E22" w14:textId="77777777" w:rsidR="00A305D5" w:rsidRPr="00A305D5" w:rsidRDefault="00A305D5" w:rsidP="00A305D5">
      <w:pPr>
        <w:pStyle w:val="NoSpacing"/>
        <w:rPr>
          <w:rFonts w:ascii="Courier New" w:hAnsi="Courier New" w:cs="Courier New"/>
          <w:b/>
          <w:bCs/>
        </w:rPr>
      </w:pPr>
      <w:r w:rsidRPr="00A305D5">
        <w:rPr>
          <w:rFonts w:ascii="Courier New" w:hAnsi="Courier New" w:cs="Courier New"/>
          <w:b/>
          <w:bCs/>
        </w:rPr>
        <w:t xml:space="preserve">% </w:t>
      </w:r>
      <w:proofErr w:type="gramStart"/>
      <w:r w:rsidRPr="00A305D5">
        <w:rPr>
          <w:rFonts w:ascii="Courier New" w:hAnsi="Courier New" w:cs="Courier New"/>
          <w:b/>
          <w:bCs/>
        </w:rPr>
        <w:t>set</w:t>
      </w:r>
      <w:proofErr w:type="gramEnd"/>
      <w:r w:rsidRPr="00A305D5">
        <w:rPr>
          <w:rFonts w:ascii="Courier New" w:hAnsi="Courier New" w:cs="Courier New"/>
          <w:b/>
          <w:bCs/>
        </w:rPr>
        <w:t xml:space="preserve"> dielectric environment</w:t>
      </w:r>
    </w:p>
    <w:p w14:paraId="48D4BD71" w14:textId="77777777" w:rsidR="00A305D5" w:rsidRPr="00A305D5" w:rsidRDefault="00A305D5" w:rsidP="00A305D5">
      <w:pPr>
        <w:pStyle w:val="NoSpacing"/>
        <w:rPr>
          <w:rFonts w:ascii="Courier New" w:hAnsi="Courier New" w:cs="Courier New"/>
          <w:b/>
          <w:bCs/>
        </w:rPr>
      </w:pPr>
      <w:r w:rsidRPr="00A305D5">
        <w:rPr>
          <w:rFonts w:ascii="Courier New" w:hAnsi="Courier New" w:cs="Courier New"/>
          <w:b/>
          <w:bCs/>
        </w:rPr>
        <w:t>epstab = {</w:t>
      </w:r>
      <w:proofErr w:type="gramStart"/>
      <w:r w:rsidRPr="00A305D5">
        <w:rPr>
          <w:rFonts w:ascii="Courier New" w:hAnsi="Courier New" w:cs="Courier New"/>
          <w:b/>
          <w:bCs/>
        </w:rPr>
        <w:t>epsconst(</w:t>
      </w:r>
      <w:proofErr w:type="gramEnd"/>
      <w:r w:rsidRPr="00A305D5">
        <w:rPr>
          <w:rFonts w:ascii="Courier New" w:hAnsi="Courier New" w:cs="Courier New"/>
          <w:b/>
          <w:bCs/>
        </w:rPr>
        <w:t>1.0), epstable('gold_olmon.dat')};</w:t>
      </w:r>
    </w:p>
    <w:p w14:paraId="779B2239" w14:textId="77777777" w:rsidR="00333188" w:rsidRPr="00333188" w:rsidRDefault="00333188" w:rsidP="00333188"/>
    <w:p w14:paraId="0BB1F77B" w14:textId="31269768" w:rsidR="002E6244" w:rsidRPr="002E6244" w:rsidRDefault="002E6244" w:rsidP="002E6244">
      <w:r>
        <w:t xml:space="preserve">Note that the order in </w:t>
      </w:r>
      <w:r w:rsidRPr="002E6244">
        <w:rPr>
          <w:rFonts w:ascii="Courier New" w:hAnsi="Courier New" w:cs="Courier New"/>
        </w:rPr>
        <w:t>epstab</w:t>
      </w:r>
      <w:r>
        <w:t xml:space="preserve"> is important to define the interactions between objects in the section.</w:t>
      </w:r>
    </w:p>
    <w:p w14:paraId="38F8A24E" w14:textId="77777777" w:rsidR="002E6244" w:rsidRPr="002E6244" w:rsidRDefault="002E6244" w:rsidP="002E6244"/>
    <w:p w14:paraId="21102E32" w14:textId="4574BEB4" w:rsidR="00F65717" w:rsidRDefault="00F65717" w:rsidP="00F65717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4" w:name="_Toc181624980"/>
      <w:r w:rsidRPr="00F65717">
        <w:rPr>
          <w:rFonts w:ascii="Times New Roman" w:hAnsi="Times New Roman" w:cs="Times New Roman"/>
          <w:b/>
          <w:bCs/>
          <w:color w:val="0D0D0D" w:themeColor="text1" w:themeTint="F2"/>
        </w:rPr>
        <w:t>Nanoparticle Geometry</w:t>
      </w:r>
      <w:bookmarkEnd w:id="4"/>
    </w:p>
    <w:p w14:paraId="4859680A" w14:textId="77777777" w:rsidR="00A630D1" w:rsidRDefault="00A630D1" w:rsidP="00A630D1"/>
    <w:p w14:paraId="7B1B12E1" w14:textId="387B4A90" w:rsidR="00A630D1" w:rsidRDefault="00AE5A32" w:rsidP="00A630D1">
      <w:pPr>
        <w:pStyle w:val="NoSpacing"/>
      </w:pPr>
      <w:r>
        <w:t xml:space="preserve">MNPBEM has </w:t>
      </w:r>
      <w:r w:rsidR="00791695">
        <w:t xml:space="preserve">many classes of nanoparticle geometry, but we commonly use </w:t>
      </w:r>
      <w:r w:rsidR="00791695" w:rsidRPr="00791695">
        <w:rPr>
          <w:rFonts w:ascii="Courier New" w:hAnsi="Courier New" w:cs="Courier New"/>
        </w:rPr>
        <w:t>trisphere</w:t>
      </w:r>
      <w:r w:rsidR="00791695">
        <w:t xml:space="preserve">, </w:t>
      </w:r>
      <w:r w:rsidR="00791695" w:rsidRPr="00791695">
        <w:rPr>
          <w:rFonts w:ascii="Courier New" w:hAnsi="Courier New" w:cs="Courier New"/>
        </w:rPr>
        <w:t>tri</w:t>
      </w:r>
      <w:r w:rsidR="00791695">
        <w:rPr>
          <w:rFonts w:ascii="Courier New" w:hAnsi="Courier New" w:cs="Courier New"/>
        </w:rPr>
        <w:t>polygon</w:t>
      </w:r>
      <w:r w:rsidR="00791695">
        <w:t xml:space="preserve">, and </w:t>
      </w:r>
      <w:r w:rsidR="00791695" w:rsidRPr="00791695">
        <w:rPr>
          <w:rFonts w:ascii="Courier New" w:hAnsi="Courier New" w:cs="Courier New"/>
        </w:rPr>
        <w:t>tripod</w:t>
      </w:r>
      <w:r w:rsidR="00791695">
        <w:t xml:space="preserve"> to describe spheres, sphere dimer, </w:t>
      </w:r>
      <w:r w:rsidR="00791695">
        <w:t>triangles</w:t>
      </w:r>
      <w:r w:rsidR="00791695">
        <w:t>, and rods.</w:t>
      </w:r>
    </w:p>
    <w:p w14:paraId="50D825AF" w14:textId="77777777" w:rsidR="00460050" w:rsidRDefault="00460050" w:rsidP="00A630D1">
      <w:pPr>
        <w:pStyle w:val="NoSpacing"/>
      </w:pPr>
    </w:p>
    <w:p w14:paraId="709080DD" w14:textId="72479BF2" w:rsidR="00460050" w:rsidRDefault="00460050" w:rsidP="00A630D1">
      <w:pPr>
        <w:pStyle w:val="NoSpacing"/>
      </w:pPr>
      <w:r>
        <w:t>The following code defines the sphere with a 28 nm diameter using 722 vertices.</w:t>
      </w:r>
    </w:p>
    <w:p w14:paraId="2FF1B0EA" w14:textId="77777777" w:rsidR="00460050" w:rsidRDefault="00460050" w:rsidP="00A630D1">
      <w:pPr>
        <w:pStyle w:val="NoSpacing"/>
      </w:pPr>
    </w:p>
    <w:p w14:paraId="2B18CFB7" w14:textId="77777777" w:rsidR="00460050" w:rsidRPr="00460050" w:rsidRDefault="00460050" w:rsidP="00460050">
      <w:pPr>
        <w:pStyle w:val="NoSpacing"/>
        <w:rPr>
          <w:rFonts w:ascii="Courier New" w:hAnsi="Courier New" w:cs="Courier New"/>
          <w:b/>
          <w:bCs/>
        </w:rPr>
      </w:pPr>
      <w:r w:rsidRPr="00460050">
        <w:rPr>
          <w:rFonts w:ascii="Courier New" w:hAnsi="Courier New" w:cs="Courier New"/>
          <w:b/>
          <w:bCs/>
        </w:rPr>
        <w:t xml:space="preserve">% </w:t>
      </w:r>
      <w:proofErr w:type="gramStart"/>
      <w:r w:rsidRPr="00460050">
        <w:rPr>
          <w:rFonts w:ascii="Courier New" w:hAnsi="Courier New" w:cs="Courier New"/>
          <w:b/>
          <w:bCs/>
        </w:rPr>
        <w:t>initialize</w:t>
      </w:r>
      <w:proofErr w:type="gramEnd"/>
      <w:r w:rsidRPr="00460050">
        <w:rPr>
          <w:rFonts w:ascii="Courier New" w:hAnsi="Courier New" w:cs="Courier New"/>
          <w:b/>
          <w:bCs/>
        </w:rPr>
        <w:t xml:space="preserve"> nanosphere</w:t>
      </w:r>
    </w:p>
    <w:p w14:paraId="71E570DA" w14:textId="77777777" w:rsidR="00460050" w:rsidRPr="00460050" w:rsidRDefault="00460050" w:rsidP="00460050">
      <w:pPr>
        <w:pStyle w:val="NoSpacing"/>
        <w:rPr>
          <w:rFonts w:ascii="Courier New" w:hAnsi="Courier New" w:cs="Courier New"/>
          <w:b/>
          <w:bCs/>
        </w:rPr>
      </w:pPr>
      <w:r w:rsidRPr="00460050">
        <w:rPr>
          <w:rFonts w:ascii="Courier New" w:hAnsi="Courier New" w:cs="Courier New"/>
          <w:b/>
          <w:bCs/>
        </w:rPr>
        <w:t xml:space="preserve">radius = </w:t>
      </w:r>
      <w:proofErr w:type="gramStart"/>
      <w:r w:rsidRPr="00460050">
        <w:rPr>
          <w:rFonts w:ascii="Courier New" w:hAnsi="Courier New" w:cs="Courier New"/>
          <w:b/>
          <w:bCs/>
        </w:rPr>
        <w:t>14.5;</w:t>
      </w:r>
      <w:proofErr w:type="gramEnd"/>
    </w:p>
    <w:p w14:paraId="240905A9" w14:textId="2F81118F" w:rsidR="00460050" w:rsidRPr="00460050" w:rsidRDefault="00460050" w:rsidP="00A630D1">
      <w:pPr>
        <w:pStyle w:val="NoSpacing"/>
        <w:rPr>
          <w:rFonts w:ascii="Courier New" w:hAnsi="Courier New" w:cs="Courier New"/>
          <w:b/>
          <w:bCs/>
        </w:rPr>
      </w:pPr>
      <w:r w:rsidRPr="00460050">
        <w:rPr>
          <w:rFonts w:ascii="Courier New" w:hAnsi="Courier New" w:cs="Courier New"/>
          <w:b/>
          <w:bCs/>
        </w:rPr>
        <w:t xml:space="preserve">p = </w:t>
      </w:r>
      <w:proofErr w:type="gramStart"/>
      <w:r w:rsidRPr="00460050">
        <w:rPr>
          <w:rFonts w:ascii="Courier New" w:hAnsi="Courier New" w:cs="Courier New"/>
          <w:b/>
          <w:bCs/>
        </w:rPr>
        <w:t>trisphere(</w:t>
      </w:r>
      <w:proofErr w:type="gramEnd"/>
      <w:r w:rsidRPr="00460050">
        <w:rPr>
          <w:rFonts w:ascii="Courier New" w:hAnsi="Courier New" w:cs="Courier New"/>
          <w:b/>
          <w:bCs/>
        </w:rPr>
        <w:t>722, 2*radius);</w:t>
      </w:r>
      <w:r w:rsidRPr="00460050">
        <w:rPr>
          <w:rFonts w:ascii="Courier New" w:hAnsi="Courier New" w:cs="Courier New"/>
          <w:b/>
          <w:bCs/>
        </w:rPr>
        <w:t xml:space="preserve">  % (number of vertices, diameter)</w:t>
      </w:r>
    </w:p>
    <w:p w14:paraId="3892243E" w14:textId="77777777" w:rsidR="004B112F" w:rsidRDefault="004B112F" w:rsidP="00D86333">
      <w:pPr>
        <w:pStyle w:val="NoSpacing"/>
      </w:pPr>
    </w:p>
    <w:p w14:paraId="0ECC91A9" w14:textId="0F64D184" w:rsidR="00460050" w:rsidRDefault="00B4058C" w:rsidP="00D86333">
      <w:pPr>
        <w:pStyle w:val="NoSpacing"/>
      </w:pPr>
      <w:r>
        <w:t xml:space="preserve">In the end, you need to define the interaction of the dielectric materials by setting up a </w:t>
      </w:r>
      <w:r w:rsidRPr="00B4058C">
        <w:rPr>
          <w:rFonts w:ascii="Courier New" w:hAnsi="Courier New" w:cs="Courier New"/>
        </w:rPr>
        <w:t>comparticle</w:t>
      </w:r>
      <w:r>
        <w:t xml:space="preserve"> object as follows:</w:t>
      </w:r>
    </w:p>
    <w:p w14:paraId="741126B6" w14:textId="77777777" w:rsidR="00460050" w:rsidRDefault="00460050" w:rsidP="00D86333">
      <w:pPr>
        <w:pStyle w:val="NoSpacing"/>
      </w:pPr>
    </w:p>
    <w:p w14:paraId="74AC4613" w14:textId="77777777" w:rsidR="00460050" w:rsidRPr="00460050" w:rsidRDefault="00460050" w:rsidP="00460050">
      <w:pPr>
        <w:pStyle w:val="NoSpacing"/>
        <w:rPr>
          <w:rFonts w:ascii="Courier New" w:hAnsi="Courier New" w:cs="Courier New"/>
          <w:b/>
          <w:bCs/>
        </w:rPr>
      </w:pPr>
      <w:r w:rsidRPr="00460050">
        <w:rPr>
          <w:rFonts w:ascii="Courier New" w:hAnsi="Courier New" w:cs="Courier New"/>
          <w:b/>
          <w:bCs/>
        </w:rPr>
        <w:t xml:space="preserve">% </w:t>
      </w:r>
      <w:proofErr w:type="gramStart"/>
      <w:r w:rsidRPr="00460050">
        <w:rPr>
          <w:rFonts w:ascii="Courier New" w:hAnsi="Courier New" w:cs="Courier New"/>
          <w:b/>
          <w:bCs/>
        </w:rPr>
        <w:t>set</w:t>
      </w:r>
      <w:proofErr w:type="gramEnd"/>
      <w:r w:rsidRPr="00460050">
        <w:rPr>
          <w:rFonts w:ascii="Courier New" w:hAnsi="Courier New" w:cs="Courier New"/>
          <w:b/>
          <w:bCs/>
        </w:rPr>
        <w:t xml:space="preserve"> up COMPARTICLE object</w:t>
      </w:r>
    </w:p>
    <w:p w14:paraId="10093400" w14:textId="77777777" w:rsidR="00460050" w:rsidRPr="00460050" w:rsidRDefault="00460050" w:rsidP="00460050">
      <w:pPr>
        <w:pStyle w:val="NoSpacing"/>
        <w:rPr>
          <w:rFonts w:ascii="Courier New" w:hAnsi="Courier New" w:cs="Courier New"/>
          <w:b/>
          <w:bCs/>
        </w:rPr>
      </w:pPr>
      <w:r w:rsidRPr="00460050">
        <w:rPr>
          <w:rFonts w:ascii="Courier New" w:hAnsi="Courier New" w:cs="Courier New"/>
          <w:b/>
          <w:bCs/>
        </w:rPr>
        <w:lastRenderedPageBreak/>
        <w:t xml:space="preserve">p = </w:t>
      </w:r>
      <w:proofErr w:type="gramStart"/>
      <w:r w:rsidRPr="00460050">
        <w:rPr>
          <w:rFonts w:ascii="Courier New" w:hAnsi="Courier New" w:cs="Courier New"/>
          <w:b/>
          <w:bCs/>
        </w:rPr>
        <w:t>comparticle(</w:t>
      </w:r>
      <w:proofErr w:type="gramEnd"/>
      <w:r w:rsidRPr="00460050">
        <w:rPr>
          <w:rFonts w:ascii="Courier New" w:hAnsi="Courier New" w:cs="Courier New"/>
          <w:b/>
          <w:bCs/>
        </w:rPr>
        <w:t>epstab, {p}, [2, 1], 1, op);</w:t>
      </w:r>
    </w:p>
    <w:p w14:paraId="4C1CA975" w14:textId="77777777" w:rsidR="00460050" w:rsidRPr="00460050" w:rsidRDefault="00460050" w:rsidP="00460050">
      <w:pPr>
        <w:pStyle w:val="NoSpacing"/>
      </w:pPr>
    </w:p>
    <w:p w14:paraId="652C950D" w14:textId="01072CAF" w:rsidR="00D86333" w:rsidRDefault="00CC444F" w:rsidP="00D86333">
      <w:pPr>
        <w:pStyle w:val="NoSpacing"/>
      </w:pPr>
      <w:r>
        <w:t xml:space="preserve">The third argument </w:t>
      </w:r>
      <w:proofErr w:type="spellStart"/>
      <w:r w:rsidRPr="00CC444F">
        <w:rPr>
          <w:rFonts w:ascii="Courier New" w:hAnsi="Courier New" w:cs="Courier New"/>
        </w:rPr>
        <w:t>inout</w:t>
      </w:r>
      <w:proofErr w:type="spellEnd"/>
      <w:r w:rsidRPr="00CC444F">
        <w:rPr>
          <w:rFonts w:ascii="Courier New" w:hAnsi="Courier New" w:cs="Courier New"/>
        </w:rPr>
        <w:t>=[2, 1]</w:t>
      </w:r>
      <w:r>
        <w:t xml:space="preserve"> describes how the particle boundaries and the dielectric functions are related.</w:t>
      </w:r>
      <w:r>
        <w:fldChar w:fldCharType="begin"/>
      </w:r>
      <w:r>
        <w:instrText xml:space="preserve"> ADDIN EN.CITE &lt;EndNote&gt;&lt;Cite&gt;&lt;Author&gt;Hohenester&lt;/Author&gt;&lt;Year&gt;2012&lt;/Year&gt;&lt;RecNum&gt;1024&lt;/RecNum&gt;&lt;DisplayText&gt;&lt;style face="superscript"&gt;1&lt;/style&gt;&lt;/DisplayText&gt;&lt;record&gt;&lt;rec-number&gt;1024&lt;/rec-number&gt;&lt;foreign-keys&gt;&lt;key app="EN" db-id="v50txptxkrvsd3ex9x2p09dupft2wdsae9pt" timestamp="1706203339" guid="ddd6ffdd-2def-44de-a41d-4e298094a3b0"&gt;1024&lt;/key&gt;&lt;/foreign-keys&gt;&lt;ref-type name="Journal Article"&gt;17&lt;/ref-type&gt;&lt;contributors&gt;&lt;authors&gt;&lt;author&gt;Hohenester, U.&lt;/author&gt;&lt;author&gt;Trugler, A.&lt;/author&gt;&lt;/authors&gt;&lt;/contributors&gt;&lt;auth-address&gt;Karl Franzens Univ Graz, Inst Phys, A-8010 Graz, Austria&lt;/auth-address&gt;&lt;titles&gt;&lt;title&gt;MNPBEM - A Matlab toolbox for the simulation of plasmonic nanoparticles&lt;/title&gt;&lt;secondary-title&gt;Computer Physics Communications&lt;/secondary-title&gt;&lt;alt-title&gt;Comput Phys Commun&lt;/alt-title&gt;&lt;/titles&gt;&lt;periodical&gt;&lt;full-title&gt;Computer Physics Communications&lt;/full-title&gt;&lt;abbr-1&gt;Comput. Phys. Commun.&lt;/abbr-1&gt;&lt;/periodical&gt;&lt;pages&gt;370-381&lt;/pages&gt;&lt;volume&gt;183&lt;/volume&gt;&lt;number&gt;2&lt;/number&gt;&lt;section&gt;370&lt;/section&gt;&lt;keywords&gt;&lt;keyword&gt;plasmonics&lt;/keyword&gt;&lt;keyword&gt;metallic nanoparticles&lt;/keyword&gt;&lt;keyword&gt;boundary element method&lt;/keyword&gt;&lt;keyword&gt;discrete-dipole approximation&lt;/keyword&gt;&lt;keyword&gt;single molecules&lt;/keyword&gt;&lt;keyword&gt;scattering&lt;/keyword&gt;&lt;/keywords&gt;&lt;dates&gt;&lt;year&gt;2012&lt;/year&gt;&lt;pub-dates&gt;&lt;date&gt;Feb&lt;/date&gt;&lt;/pub-dates&gt;&lt;/dates&gt;&lt;isbn&gt;0010-4655&lt;/isbn&gt;&lt;accession-num&gt;WOS:000298531400018&lt;/accession-num&gt;&lt;urls&gt;&lt;related-urls&gt;&lt;url&gt;&amp;lt;Go to ISI&amp;gt;://WOS:000298531400018&lt;/url&gt;&lt;/related-urls&gt;&lt;/urls&gt;&lt;electronic-resource-num&gt;10.1016/j.cpc.2011.09.009&lt;/electronic-resource-num&gt;&lt;language&gt;English&lt;/language&gt;&lt;/record&gt;&lt;/Cite&gt;&lt;/EndNote&gt;</w:instrText>
      </w:r>
      <w:r>
        <w:fldChar w:fldCharType="separate"/>
      </w:r>
      <w:r w:rsidRPr="00CC444F">
        <w:rPr>
          <w:noProof/>
          <w:vertAlign w:val="superscript"/>
        </w:rPr>
        <w:t>1</w:t>
      </w:r>
      <w:r>
        <w:fldChar w:fldCharType="end"/>
      </w:r>
      <w:r>
        <w:t xml:space="preserve"> </w:t>
      </w:r>
      <w:r w:rsidR="00A305D5">
        <w:t>P</w:t>
      </w:r>
      <w:r w:rsidR="00A305D5">
        <w:t xml:space="preserve">lease </w:t>
      </w:r>
      <w:r w:rsidR="00460050">
        <w:t>look at</w:t>
      </w:r>
      <w:r w:rsidR="00A305D5">
        <w:t xml:space="preserve"> the example</w:t>
      </w:r>
      <w:r w:rsidR="00AB5963">
        <w:t>s</w:t>
      </w:r>
      <w:r w:rsidR="00A305D5">
        <w:t xml:space="preserve"> f</w:t>
      </w:r>
      <w:r w:rsidR="00D86333">
        <w:t xml:space="preserve">or more complicated configurations, such as a rod with </w:t>
      </w:r>
      <w:r w:rsidR="00226167">
        <w:t>a </w:t>
      </w:r>
      <w:r w:rsidR="00D86333">
        <w:t xml:space="preserve">CTAB layer on the substrate. </w:t>
      </w:r>
    </w:p>
    <w:p w14:paraId="28DD6731" w14:textId="77777777" w:rsidR="00D86333" w:rsidRPr="00D86333" w:rsidRDefault="00D86333" w:rsidP="00D86333">
      <w:pPr>
        <w:pStyle w:val="NoSpacing"/>
      </w:pPr>
    </w:p>
    <w:p w14:paraId="33ED4A72" w14:textId="014B6537" w:rsidR="00F65717" w:rsidRDefault="00F65717" w:rsidP="00F65717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5" w:name="_Toc181624981"/>
      <w:r>
        <w:rPr>
          <w:rFonts w:ascii="Times New Roman" w:hAnsi="Times New Roman" w:cs="Times New Roman"/>
          <w:b/>
          <w:bCs/>
          <w:color w:val="0D0D0D" w:themeColor="text1" w:themeTint="F2"/>
        </w:rPr>
        <w:t>Simulation Parameters</w:t>
      </w:r>
      <w:bookmarkEnd w:id="5"/>
    </w:p>
    <w:p w14:paraId="020DAECC" w14:textId="77777777" w:rsidR="00D86333" w:rsidRDefault="00D86333" w:rsidP="00D86333"/>
    <w:p w14:paraId="16088703" w14:textId="0AECB9B2" w:rsidR="004B112F" w:rsidRDefault="00FA5E70" w:rsidP="00D86333">
      <w:pPr>
        <w:pStyle w:val="NoSpacing"/>
      </w:pPr>
      <w:r>
        <w:t>Simulation parameters such as t</w:t>
      </w:r>
      <w:r w:rsidR="004B112F">
        <w:t xml:space="preserve">he number of vertices, </w:t>
      </w:r>
      <w:r>
        <w:t>wavelength range</w:t>
      </w:r>
      <w:r w:rsidR="004B112F">
        <w:t xml:space="preserve">, </w:t>
      </w:r>
      <w:r>
        <w:t xml:space="preserve">and </w:t>
      </w:r>
      <w:r w:rsidR="004B112F">
        <w:t>plane excitation</w:t>
      </w:r>
      <w:r>
        <w:t xml:space="preserve"> influence the outcome.</w:t>
      </w:r>
    </w:p>
    <w:p w14:paraId="374777A1" w14:textId="77777777" w:rsidR="003E6C3E" w:rsidRDefault="003E6C3E" w:rsidP="00D86333">
      <w:pPr>
        <w:pStyle w:val="NoSpacing"/>
      </w:pPr>
    </w:p>
    <w:p w14:paraId="5BE477A1" w14:textId="0CC0F406" w:rsidR="003E6C3E" w:rsidRPr="003E6C3E" w:rsidRDefault="003E6C3E" w:rsidP="003E6C3E">
      <w:pPr>
        <w:pStyle w:val="NoSpacing"/>
        <w:rPr>
          <w:rFonts w:ascii="Courier New" w:hAnsi="Courier New" w:cs="Courier New"/>
          <w:b/>
          <w:bCs/>
        </w:rPr>
      </w:pPr>
      <w:r w:rsidRPr="003E6C3E">
        <w:rPr>
          <w:rFonts w:ascii="Courier New" w:hAnsi="Courier New" w:cs="Courier New"/>
          <w:b/>
          <w:bCs/>
        </w:rPr>
        <w:t>% plane wave excitation</w:t>
      </w:r>
      <w:r w:rsidR="00724C32">
        <w:rPr>
          <w:rFonts w:ascii="Courier New" w:hAnsi="Courier New" w:cs="Courier New"/>
          <w:b/>
          <w:bCs/>
        </w:rPr>
        <w:t xml:space="preserve"> ([x-polarization], [z-direction])</w:t>
      </w:r>
    </w:p>
    <w:p w14:paraId="66CE425D" w14:textId="77777777" w:rsidR="003E6C3E" w:rsidRPr="003E6C3E" w:rsidRDefault="003E6C3E" w:rsidP="003E6C3E">
      <w:pPr>
        <w:pStyle w:val="NoSpacing"/>
        <w:rPr>
          <w:rFonts w:ascii="Courier New" w:hAnsi="Courier New" w:cs="Courier New"/>
          <w:b/>
          <w:bCs/>
        </w:rPr>
      </w:pPr>
      <w:proofErr w:type="spellStart"/>
      <w:r w:rsidRPr="003E6C3E">
        <w:rPr>
          <w:rFonts w:ascii="Courier New" w:hAnsi="Courier New" w:cs="Courier New"/>
          <w:b/>
          <w:bCs/>
        </w:rPr>
        <w:t>exc</w:t>
      </w:r>
      <w:proofErr w:type="spellEnd"/>
      <w:r w:rsidRPr="003E6C3E">
        <w:rPr>
          <w:rFonts w:ascii="Courier New" w:hAnsi="Courier New" w:cs="Courier New"/>
          <w:b/>
          <w:bCs/>
        </w:rPr>
        <w:t xml:space="preserve"> = </w:t>
      </w:r>
      <w:proofErr w:type="gramStart"/>
      <w:r w:rsidRPr="003E6C3E">
        <w:rPr>
          <w:rFonts w:ascii="Courier New" w:hAnsi="Courier New" w:cs="Courier New"/>
          <w:b/>
          <w:bCs/>
        </w:rPr>
        <w:t>planewave(</w:t>
      </w:r>
      <w:proofErr w:type="gramEnd"/>
      <w:r w:rsidRPr="003E6C3E">
        <w:rPr>
          <w:rFonts w:ascii="Courier New" w:hAnsi="Courier New" w:cs="Courier New"/>
          <w:b/>
          <w:bCs/>
        </w:rPr>
        <w:t>[1, 0, 0], [0, 0, 1], op);</w:t>
      </w:r>
    </w:p>
    <w:p w14:paraId="73D016AA" w14:textId="53DE67F9" w:rsidR="003E6C3E" w:rsidRPr="003E6C3E" w:rsidRDefault="003E6C3E" w:rsidP="003E6C3E">
      <w:pPr>
        <w:pStyle w:val="NoSpacing"/>
        <w:rPr>
          <w:rFonts w:ascii="Courier New" w:hAnsi="Courier New" w:cs="Courier New"/>
          <w:b/>
          <w:bCs/>
        </w:rPr>
      </w:pPr>
      <w:r w:rsidRPr="003E6C3E">
        <w:rPr>
          <w:rFonts w:ascii="Courier New" w:hAnsi="Courier New" w:cs="Courier New"/>
          <w:b/>
          <w:bCs/>
        </w:rPr>
        <w:t>% wavelength 400 to 1000 nm by 1 nm step</w:t>
      </w:r>
    </w:p>
    <w:p w14:paraId="11D4D2B0" w14:textId="77777777" w:rsidR="003E6C3E" w:rsidRPr="003E6C3E" w:rsidRDefault="003E6C3E" w:rsidP="003E6C3E">
      <w:pPr>
        <w:pStyle w:val="NoSpacing"/>
        <w:rPr>
          <w:rFonts w:ascii="Courier New" w:hAnsi="Courier New" w:cs="Courier New"/>
          <w:b/>
          <w:bCs/>
        </w:rPr>
      </w:pPr>
      <w:proofErr w:type="spellStart"/>
      <w:r w:rsidRPr="003E6C3E">
        <w:rPr>
          <w:rFonts w:ascii="Courier New" w:hAnsi="Courier New" w:cs="Courier New"/>
          <w:b/>
          <w:bCs/>
        </w:rPr>
        <w:t>enei</w:t>
      </w:r>
      <w:proofErr w:type="spellEnd"/>
      <w:r w:rsidRPr="003E6C3E">
        <w:rPr>
          <w:rFonts w:ascii="Courier New" w:hAnsi="Courier New" w:cs="Courier New"/>
          <w:b/>
          <w:bCs/>
        </w:rPr>
        <w:t xml:space="preserve"> = 400:1:</w:t>
      </w:r>
      <w:proofErr w:type="gramStart"/>
      <w:r w:rsidRPr="003E6C3E">
        <w:rPr>
          <w:rFonts w:ascii="Courier New" w:hAnsi="Courier New" w:cs="Courier New"/>
          <w:b/>
          <w:bCs/>
        </w:rPr>
        <w:t>1000;</w:t>
      </w:r>
      <w:proofErr w:type="gramEnd"/>
    </w:p>
    <w:p w14:paraId="09131DCA" w14:textId="77777777" w:rsidR="00F65717" w:rsidRDefault="00F65717" w:rsidP="00F65717">
      <w:pPr>
        <w:pStyle w:val="NoSpacing"/>
      </w:pPr>
    </w:p>
    <w:p w14:paraId="53D05C03" w14:textId="011AFF62" w:rsidR="00F65717" w:rsidRDefault="00F65717" w:rsidP="00F65717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6" w:name="_Toc181624982"/>
      <w:r>
        <w:rPr>
          <w:rFonts w:ascii="Times New Roman" w:hAnsi="Times New Roman" w:cs="Times New Roman"/>
          <w:b/>
          <w:bCs/>
          <w:color w:val="0D0D0D" w:themeColor="text1" w:themeTint="F2"/>
        </w:rPr>
        <w:t>Running Simulation</w:t>
      </w:r>
      <w:bookmarkEnd w:id="6"/>
    </w:p>
    <w:p w14:paraId="12E1F6AA" w14:textId="77777777" w:rsidR="00F65717" w:rsidRDefault="00F65717" w:rsidP="00F65717"/>
    <w:p w14:paraId="624ABB7C" w14:textId="5DF43C69" w:rsidR="00BC3A47" w:rsidRDefault="00BC3A47" w:rsidP="00BC3A47">
      <w:pPr>
        <w:pStyle w:val="NoSpacing"/>
      </w:pPr>
      <w:r>
        <w:t>Simulation time varies depending on how fine you define the vertices of the nanoparticle geometry or wavelength.</w:t>
      </w:r>
    </w:p>
    <w:p w14:paraId="0FD82326" w14:textId="77777777" w:rsidR="00BC3A47" w:rsidRDefault="00BC3A47" w:rsidP="00BC3A47">
      <w:pPr>
        <w:pStyle w:val="NoSpacing"/>
      </w:pPr>
    </w:p>
    <w:p w14:paraId="5D0504AF" w14:textId="34D71F8C" w:rsidR="001D7585" w:rsidRPr="00F36883" w:rsidRDefault="003400BF" w:rsidP="00982DE6">
      <w:pPr>
        <w:pStyle w:val="NoSpacing"/>
      </w:pPr>
      <w:r>
        <w:t>P</w:t>
      </w:r>
      <w:r w:rsidR="00BC3A47">
        <w:t>lease consider using the SCS cluster (Common Troubleshooting &gt; Use SCS cluster for Faster Simulation)</w:t>
      </w:r>
      <w:r>
        <w:t xml:space="preserve"> for faster running options</w:t>
      </w:r>
      <w:r w:rsidR="00BC3A47">
        <w:t>.</w:t>
      </w:r>
    </w:p>
    <w:p w14:paraId="024523AF" w14:textId="1052F57C" w:rsidR="008B2899" w:rsidRPr="00F65717" w:rsidRDefault="00F65717" w:rsidP="00F65717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7" w:name="_Toc181624983"/>
      <w:r w:rsidRPr="00F65717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Example: </w:t>
      </w:r>
      <w:r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AuNR</w:t>
      </w:r>
      <w:r w:rsidR="00BC3A47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 with CTAB on a Glass Substrate</w:t>
      </w:r>
      <w:bookmarkEnd w:id="7"/>
      <w:r w:rsidR="00BC3A47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 </w:t>
      </w:r>
    </w:p>
    <w:p w14:paraId="0D248778" w14:textId="185F20A4" w:rsidR="00E963BF" w:rsidRDefault="00E963BF" w:rsidP="00982DE6">
      <w:pPr>
        <w:pStyle w:val="NoSpacing"/>
        <w:rPr>
          <w:rFonts w:ascii="Times New Roman" w:hAnsi="Times New Roman" w:cs="Times New Roman"/>
          <w:sz w:val="24"/>
          <w:u w:val="single"/>
        </w:rPr>
      </w:pPr>
    </w:p>
    <w:p w14:paraId="7EEAAE68" w14:textId="42BFCE76" w:rsidR="00BC3A47" w:rsidRDefault="00BC3A47" w:rsidP="00BC3A47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8" w:name="_Toc181624984"/>
      <w:r>
        <w:rPr>
          <w:rFonts w:ascii="Times New Roman" w:hAnsi="Times New Roman" w:cs="Times New Roman"/>
          <w:b/>
          <w:bCs/>
          <w:color w:val="0D0D0D" w:themeColor="text1" w:themeTint="F2"/>
        </w:rPr>
        <w:t>Far-Field</w:t>
      </w:r>
      <w:r>
        <w:rPr>
          <w:rFonts w:ascii="Times New Roman" w:hAnsi="Times New Roman" w:cs="Times New Roman"/>
          <w:b/>
          <w:bCs/>
          <w:color w:val="0D0D0D" w:themeColor="text1" w:themeTint="F2"/>
        </w:rPr>
        <w:t xml:space="preserve"> Simulati</w:t>
      </w:r>
      <w:r>
        <w:rPr>
          <w:rFonts w:ascii="Times New Roman" w:hAnsi="Times New Roman" w:cs="Times New Roman"/>
          <w:b/>
          <w:bCs/>
          <w:color w:val="0D0D0D" w:themeColor="text1" w:themeTint="F2"/>
        </w:rPr>
        <w:t>on</w:t>
      </w:r>
      <w:bookmarkEnd w:id="8"/>
    </w:p>
    <w:p w14:paraId="6D0B667F" w14:textId="77777777" w:rsidR="00BC3A47" w:rsidRDefault="00BC3A47" w:rsidP="00BC3A47"/>
    <w:p w14:paraId="58A3DF8F" w14:textId="77777777" w:rsidR="00BC3A47" w:rsidRPr="00BC3A47" w:rsidRDefault="00BC3A47" w:rsidP="00BC3A47">
      <w:pPr>
        <w:pStyle w:val="NoSpacing"/>
      </w:pPr>
    </w:p>
    <w:p w14:paraId="502A2C92" w14:textId="04635828" w:rsidR="00DE57D7" w:rsidRDefault="00DE57D7" w:rsidP="00DE57D7">
      <w:pPr>
        <w:pStyle w:val="NoSpacing"/>
        <w:rPr>
          <w:rFonts w:ascii="Times New Roman" w:hAnsi="Times New Roman" w:cs="Times New Roman"/>
          <w:sz w:val="24"/>
        </w:rPr>
      </w:pPr>
    </w:p>
    <w:p w14:paraId="35687D0B" w14:textId="008439A9" w:rsidR="00BC3A47" w:rsidRDefault="00BC3A47" w:rsidP="00BC3A47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9" w:name="_Toc181624985"/>
      <w:r>
        <w:rPr>
          <w:rFonts w:ascii="Times New Roman" w:hAnsi="Times New Roman" w:cs="Times New Roman"/>
          <w:b/>
          <w:bCs/>
          <w:color w:val="0D0D0D" w:themeColor="text1" w:themeTint="F2"/>
        </w:rPr>
        <w:t>Near</w:t>
      </w:r>
      <w:r>
        <w:rPr>
          <w:rFonts w:ascii="Times New Roman" w:hAnsi="Times New Roman" w:cs="Times New Roman"/>
          <w:b/>
          <w:bCs/>
          <w:color w:val="0D0D0D" w:themeColor="text1" w:themeTint="F2"/>
        </w:rPr>
        <w:t>-Field Simulation</w:t>
      </w:r>
      <w:bookmarkEnd w:id="9"/>
    </w:p>
    <w:p w14:paraId="22863DC5" w14:textId="77777777" w:rsidR="00F65717" w:rsidRDefault="00F65717" w:rsidP="00F65717">
      <w:pPr>
        <w:pStyle w:val="NoSpacing"/>
      </w:pPr>
    </w:p>
    <w:p w14:paraId="3685D26D" w14:textId="77777777" w:rsidR="00AC4EFE" w:rsidRDefault="00AC4EFE" w:rsidP="00F65717">
      <w:pPr>
        <w:pStyle w:val="NoSpacing"/>
      </w:pPr>
    </w:p>
    <w:p w14:paraId="2E7A4FE5" w14:textId="77777777" w:rsidR="00BC3A47" w:rsidRDefault="00BC3A47" w:rsidP="00F65717">
      <w:pPr>
        <w:pStyle w:val="NoSpacing"/>
      </w:pPr>
    </w:p>
    <w:p w14:paraId="2DF4C8AC" w14:textId="4EC06BCE" w:rsidR="00BC3A47" w:rsidRDefault="00BC3A47" w:rsidP="00BC3A47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10" w:name="_Toc181624986"/>
      <w:r>
        <w:rPr>
          <w:rFonts w:ascii="Times New Roman" w:hAnsi="Times New Roman" w:cs="Times New Roman"/>
          <w:b/>
          <w:bCs/>
          <w:color w:val="0D0D0D" w:themeColor="text1" w:themeTint="F2"/>
        </w:rPr>
        <w:t>Surface Charge</w:t>
      </w:r>
      <w:r>
        <w:rPr>
          <w:rFonts w:ascii="Times New Roman" w:hAnsi="Times New Roman" w:cs="Times New Roman"/>
          <w:b/>
          <w:bCs/>
          <w:color w:val="0D0D0D" w:themeColor="text1" w:themeTint="F2"/>
        </w:rPr>
        <w:t xml:space="preserve"> Simulation</w:t>
      </w:r>
      <w:bookmarkEnd w:id="10"/>
    </w:p>
    <w:p w14:paraId="556EA34B" w14:textId="43BFBE50" w:rsidR="00AC4EFE" w:rsidRPr="00F65717" w:rsidRDefault="00AC4EFE" w:rsidP="00F65717">
      <w:pPr>
        <w:pStyle w:val="NoSpacing"/>
      </w:pPr>
    </w:p>
    <w:p w14:paraId="5782157E" w14:textId="0623D0CD" w:rsidR="00F65717" w:rsidRDefault="00F65717" w:rsidP="00F65717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11" w:name="_Toc181624987"/>
      <w:r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Post-Processing</w:t>
      </w:r>
      <w:bookmarkEnd w:id="11"/>
    </w:p>
    <w:p w14:paraId="347F5C17" w14:textId="77777777" w:rsidR="00F65717" w:rsidRDefault="00F65717" w:rsidP="00F65717">
      <w:pPr>
        <w:pStyle w:val="NoSpacing"/>
      </w:pPr>
    </w:p>
    <w:p w14:paraId="76BECA39" w14:textId="47FD68B4" w:rsidR="00C36992" w:rsidRDefault="00C36992" w:rsidP="00C36992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12" w:name="_Toc181624988"/>
      <w:r>
        <w:rPr>
          <w:rFonts w:ascii="Times New Roman" w:hAnsi="Times New Roman" w:cs="Times New Roman"/>
          <w:b/>
          <w:bCs/>
          <w:color w:val="0D0D0D" w:themeColor="text1" w:themeTint="F2"/>
        </w:rPr>
        <w:t>Result Visualization</w:t>
      </w:r>
      <w:bookmarkEnd w:id="12"/>
    </w:p>
    <w:p w14:paraId="15C6364C" w14:textId="77777777" w:rsidR="00C36992" w:rsidRDefault="00C36992" w:rsidP="00C36992"/>
    <w:p w14:paraId="53B64F2D" w14:textId="77777777" w:rsidR="00C36992" w:rsidRPr="00C36992" w:rsidRDefault="00C36992" w:rsidP="00C36992">
      <w:pPr>
        <w:pStyle w:val="NoSpacing"/>
      </w:pPr>
    </w:p>
    <w:p w14:paraId="29798E2F" w14:textId="6D661D02" w:rsidR="00C36992" w:rsidRDefault="00C36992" w:rsidP="00C36992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13" w:name="_Toc181624989"/>
      <w:r>
        <w:rPr>
          <w:rFonts w:ascii="Times New Roman" w:hAnsi="Times New Roman" w:cs="Times New Roman"/>
          <w:b/>
          <w:bCs/>
          <w:color w:val="0D0D0D" w:themeColor="text1" w:themeTint="F2"/>
        </w:rPr>
        <w:t>Data Interpretation</w:t>
      </w:r>
      <w:bookmarkEnd w:id="13"/>
    </w:p>
    <w:p w14:paraId="418BF60A" w14:textId="77777777" w:rsidR="00C72815" w:rsidRDefault="00C72815" w:rsidP="00DE57D7">
      <w:pPr>
        <w:pStyle w:val="NoSpacing"/>
        <w:rPr>
          <w:rFonts w:ascii="Times New Roman" w:hAnsi="Times New Roman" w:cs="Times New Roman"/>
          <w:sz w:val="24"/>
        </w:rPr>
      </w:pPr>
    </w:p>
    <w:p w14:paraId="000245F2" w14:textId="77777777" w:rsidR="00C93BE0" w:rsidRDefault="00C93BE0" w:rsidP="00C93BE0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14" w:name="_Toc181624990"/>
      <w:r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FDTD Benchmarking</w:t>
      </w:r>
      <w:bookmarkEnd w:id="14"/>
    </w:p>
    <w:p w14:paraId="3679829E" w14:textId="77777777" w:rsidR="00C93BE0" w:rsidRDefault="00C93BE0" w:rsidP="00C93BE0"/>
    <w:p w14:paraId="4987F657" w14:textId="52604365" w:rsidR="00C93BE0" w:rsidRPr="00C93BE0" w:rsidRDefault="00D52381" w:rsidP="00C93BE0">
      <w:r>
        <w:lastRenderedPageBreak/>
        <w:t>P</w:t>
      </w:r>
      <w:r w:rsidR="00C93BE0">
        <w:t>lease find the PowerPoint slides titled “FDTD_benchmark.ppt” in the MNPBEM_GUI folder</w:t>
      </w:r>
      <w:r>
        <w:t xml:space="preserve"> f</w:t>
      </w:r>
      <w:r>
        <w:t>or more details</w:t>
      </w:r>
      <w:r>
        <w:t>.</w:t>
      </w:r>
      <w:r>
        <w:t xml:space="preserve"> </w:t>
      </w:r>
    </w:p>
    <w:p w14:paraId="09EC2E2E" w14:textId="069CD444" w:rsidR="001B7938" w:rsidRPr="007A7EE3" w:rsidRDefault="00C72815" w:rsidP="007A7EE3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15" w:name="_Toc181624991"/>
      <w:r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Common </w:t>
      </w:r>
      <w:r w:rsidR="00706B61"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Troubleshoot</w:t>
      </w:r>
      <w:r w:rsidR="00E963BF"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ing</w:t>
      </w:r>
      <w:bookmarkEnd w:id="15"/>
    </w:p>
    <w:p w14:paraId="15410167" w14:textId="77777777" w:rsidR="007509AC" w:rsidRDefault="007509AC" w:rsidP="00833FE4">
      <w:pPr>
        <w:pStyle w:val="NoSpacing"/>
        <w:rPr>
          <w:rFonts w:ascii="Times New Roman" w:hAnsi="Times New Roman" w:cs="Times New Roman"/>
          <w:b/>
          <w:sz w:val="24"/>
          <w:u w:val="single"/>
        </w:rPr>
      </w:pPr>
    </w:p>
    <w:p w14:paraId="17A074ED" w14:textId="2A9414F3" w:rsidR="0074121B" w:rsidRPr="0074121B" w:rsidRDefault="0074121B" w:rsidP="0074121B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16" w:name="_Toc181624992"/>
      <w:r>
        <w:rPr>
          <w:rFonts w:ascii="Times New Roman" w:hAnsi="Times New Roman" w:cs="Times New Roman"/>
          <w:b/>
          <w:bCs/>
          <w:color w:val="0D0D0D" w:themeColor="text1" w:themeTint="F2"/>
        </w:rPr>
        <w:t>Import New Dielectric Material</w:t>
      </w:r>
      <w:bookmarkEnd w:id="16"/>
    </w:p>
    <w:p w14:paraId="33391F06" w14:textId="77777777" w:rsidR="0074121B" w:rsidRDefault="0074121B" w:rsidP="003503F8">
      <w:pPr>
        <w:pStyle w:val="NoSpacing"/>
        <w:ind w:left="720" w:hanging="720"/>
        <w:rPr>
          <w:rFonts w:ascii="Times New Roman" w:hAnsi="Times New Roman" w:cs="Times New Roman"/>
          <w:bCs/>
          <w:sz w:val="24"/>
        </w:rPr>
      </w:pPr>
    </w:p>
    <w:p w14:paraId="19C51BD1" w14:textId="5E9C2D6C" w:rsidR="006832A8" w:rsidRDefault="006832A8" w:rsidP="006832A8">
      <w:pPr>
        <w:pStyle w:val="NoSpacing"/>
        <w:numPr>
          <w:ilvl w:val="0"/>
          <w:numId w:val="7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Obtain the tabulated dielectric data in a text file from</w:t>
      </w:r>
      <w:r w:rsidR="009272E6">
        <w:rPr>
          <w:rFonts w:ascii="Times New Roman" w:hAnsi="Times New Roman" w:cs="Times New Roman"/>
          <w:sz w:val="24"/>
        </w:rPr>
        <w:t xml:space="preserve"> resources like</w:t>
      </w:r>
      <w:r>
        <w:rPr>
          <w:rFonts w:ascii="Times New Roman" w:hAnsi="Times New Roman" w:cs="Times New Roman"/>
          <w:sz w:val="24"/>
        </w:rPr>
        <w:t xml:space="preserve"> RefractiveIndex.Info (</w:t>
      </w:r>
      <w:hyperlink r:id="rId7" w:history="1">
        <w:r w:rsidRPr="00F478AD">
          <w:rPr>
            <w:rStyle w:val="Hyperlink"/>
          </w:rPr>
          <w:t>https://refractiveindex.info/</w:t>
        </w:r>
      </w:hyperlink>
      <w:r>
        <w:rPr>
          <w:rFonts w:ascii="Times New Roman" w:hAnsi="Times New Roman" w:cs="Times New Roman"/>
          <w:sz w:val="24"/>
        </w:rPr>
        <w:t>).</w:t>
      </w:r>
    </w:p>
    <w:p w14:paraId="718287E5" w14:textId="0CD67830" w:rsidR="00AB2C33" w:rsidRPr="006832A8" w:rsidRDefault="00AB2C33" w:rsidP="006832A8">
      <w:pPr>
        <w:pStyle w:val="NoSpacing"/>
        <w:numPr>
          <w:ilvl w:val="0"/>
          <w:numId w:val="7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Go to the folder MNPBEM17 &gt; Material.</w:t>
      </w:r>
    </w:p>
    <w:p w14:paraId="39C8D141" w14:textId="69BD162E" w:rsidR="006832A8" w:rsidRDefault="006832A8" w:rsidP="006832A8">
      <w:pPr>
        <w:pStyle w:val="NoSpacing"/>
        <w:numPr>
          <w:ilvl w:val="0"/>
          <w:numId w:val="7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Run “txt2dat.m” to convert to a dat file. For example, the new gold dielectric function by Olmon</w:t>
      </w:r>
      <w:r>
        <w:rPr>
          <w:rFonts w:ascii="Times New Roman" w:hAnsi="Times New Roman" w:cs="Times New Roman"/>
          <w:sz w:val="24"/>
        </w:rPr>
        <w:fldChar w:fldCharType="begin"/>
      </w:r>
      <w:r w:rsidR="00226167">
        <w:rPr>
          <w:rFonts w:ascii="Times New Roman" w:hAnsi="Times New Roman" w:cs="Times New Roman"/>
          <w:sz w:val="24"/>
        </w:rPr>
        <w:instrText xml:space="preserve"> ADDIN EN.CITE &lt;EndNote&gt;&lt;Cite&gt;&lt;Author&gt;Olmon&lt;/Author&gt;&lt;Year&gt;2012&lt;/Year&gt;&lt;RecNum&gt;895&lt;/RecNum&gt;&lt;DisplayText&gt;&lt;style face="superscript"&gt;4&lt;/style&gt;&lt;/DisplayText&gt;&lt;record&gt;&lt;rec-number&gt;895&lt;/rec-number&gt;&lt;foreign-keys&gt;&lt;key app="EN" db-id="v50txptxkrvsd3ex9x2p09dupft2wdsae9pt" timestamp="1706203212" guid="325bc170-ebcf-4e49-bfa4-0c27dd507239"&gt;895&lt;/key&gt;&lt;/foreign-keys&gt;&lt;ref-type name="Journal Article"&gt;17&lt;/ref-type&gt;&lt;contributors&gt;&lt;authors&gt;&lt;author&gt;Olmon, Robert L.&lt;/author&gt;&lt;author&gt;Slovick, Brian&lt;/author&gt;&lt;author&gt;Johnson, Timothy W.&lt;/author&gt;&lt;author&gt;Shelton, David&lt;/author&gt;&lt;author&gt;Oh, Sang-Hyun&lt;/author&gt;&lt;author&gt;Boreman, Glenn D.&lt;/author&gt;&lt;author&gt;Raschke, Markus B.&lt;/author&gt;&lt;/authors&gt;&lt;/contributors&gt;&lt;titles&gt;&lt;title&gt;Optical dielectric function of gold&lt;/title&gt;&lt;secondary-title&gt;Physical Review B&lt;/secondary-title&gt;&lt;/titles&gt;&lt;periodical&gt;&lt;full-title&gt;Physical Review B&lt;/full-title&gt;&lt;abbr-1&gt;Phys. Rev. B&lt;/abbr-1&gt;&lt;/periodical&gt;&lt;pages&gt;1-14&lt;/pages&gt;&lt;volume&gt;86&lt;/volume&gt;&lt;number&gt;23&lt;/number&gt;&lt;dates&gt;&lt;year&gt;2012&lt;/year&gt;&lt;pub-dates&gt;&lt;date&gt;2012-12-28&lt;/date&gt;&lt;/pub-dates&gt;&lt;/dates&gt;&lt;publisher&gt;American Physical Society (APS)&lt;/publisher&gt;&lt;isbn&gt;1098-0121&lt;/isbn&gt;&lt;urls&gt;&lt;/urls&gt;&lt;electronic-resource-num&gt;10.1103/physrevb.86.235147&lt;/electronic-resource-num&gt;&lt;access-date&gt;2022-10-06T16:09:03&lt;/access-date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 w:rsidR="00226167" w:rsidRPr="00226167">
        <w:rPr>
          <w:rFonts w:ascii="Times New Roman" w:hAnsi="Times New Roman" w:cs="Times New Roman"/>
          <w:noProof/>
          <w:sz w:val="24"/>
          <w:vertAlign w:val="superscript"/>
        </w:rPr>
        <w:t>4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 titled as “Au_dielectric_function_olmon_2012.txt” is converted to “gold_olmon.dat”. Please pay attention to the output unit (eV).   </w:t>
      </w:r>
    </w:p>
    <w:p w14:paraId="68108A85" w14:textId="36C1697A" w:rsidR="006832A8" w:rsidRDefault="006832A8" w:rsidP="006832A8">
      <w:pPr>
        <w:pStyle w:val="NoSpacing"/>
        <w:numPr>
          <w:ilvl w:val="0"/>
          <w:numId w:val="7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onverted dat file should be in the folder “@epstable”.</w:t>
      </w:r>
    </w:p>
    <w:p w14:paraId="3769B119" w14:textId="1E967A88" w:rsidR="006832A8" w:rsidRDefault="00192817" w:rsidP="006832A8">
      <w:pPr>
        <w:pStyle w:val="NoSpacing"/>
        <w:numPr>
          <w:ilvl w:val="0"/>
          <w:numId w:val="7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Check if the output is reasonable with other sources </w:t>
      </w:r>
      <w:r w:rsidR="002C17B0">
        <w:rPr>
          <w:rFonts w:ascii="Times New Roman" w:hAnsi="Times New Roman" w:cs="Times New Roman"/>
          <w:sz w:val="24"/>
        </w:rPr>
        <w:t xml:space="preserve">like similar dielectric functions and reported values. </w:t>
      </w:r>
    </w:p>
    <w:p w14:paraId="0C0EBB3F" w14:textId="77777777" w:rsidR="0074121B" w:rsidRDefault="0074121B" w:rsidP="00833FE4">
      <w:pPr>
        <w:pStyle w:val="NoSpacing"/>
        <w:ind w:left="720" w:hanging="720"/>
        <w:rPr>
          <w:rFonts w:ascii="Times New Roman" w:hAnsi="Times New Roman" w:cs="Times New Roman"/>
          <w:bCs/>
          <w:sz w:val="24"/>
        </w:rPr>
      </w:pPr>
    </w:p>
    <w:p w14:paraId="44158AE0" w14:textId="3FB445F7" w:rsidR="0074121B" w:rsidRDefault="00E6227E" w:rsidP="0074121B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17" w:name="_Toc181624993"/>
      <w:r>
        <w:rPr>
          <w:rFonts w:ascii="Times New Roman" w:hAnsi="Times New Roman" w:cs="Times New Roman"/>
          <w:b/>
          <w:bCs/>
          <w:color w:val="0D0D0D" w:themeColor="text1" w:themeTint="F2"/>
        </w:rPr>
        <w:t>Case of</w:t>
      </w:r>
      <w:r w:rsidR="0078470C">
        <w:rPr>
          <w:rFonts w:ascii="Times New Roman" w:hAnsi="Times New Roman" w:cs="Times New Roman"/>
          <w:b/>
          <w:bCs/>
          <w:color w:val="0D0D0D" w:themeColor="text1" w:themeTint="F2"/>
        </w:rPr>
        <w:t xml:space="preserve"> </w:t>
      </w:r>
      <w:r w:rsidR="0074121B">
        <w:rPr>
          <w:rFonts w:ascii="Times New Roman" w:hAnsi="Times New Roman" w:cs="Times New Roman"/>
          <w:b/>
          <w:bCs/>
          <w:color w:val="0D0D0D" w:themeColor="text1" w:themeTint="F2"/>
        </w:rPr>
        <w:t xml:space="preserve">Unpolarized </w:t>
      </w:r>
      <w:r w:rsidR="00401A40">
        <w:rPr>
          <w:rFonts w:ascii="Times New Roman" w:hAnsi="Times New Roman" w:cs="Times New Roman"/>
          <w:b/>
          <w:bCs/>
          <w:color w:val="0D0D0D" w:themeColor="text1" w:themeTint="F2"/>
        </w:rPr>
        <w:t>Light</w:t>
      </w:r>
      <w:bookmarkEnd w:id="17"/>
    </w:p>
    <w:p w14:paraId="72B4BBF1" w14:textId="77777777" w:rsidR="002C17B0" w:rsidRDefault="002C17B0" w:rsidP="002C17B0"/>
    <w:p w14:paraId="3027CFBD" w14:textId="660AFC00" w:rsidR="002C17B0" w:rsidRDefault="00401A40" w:rsidP="002C17B0">
      <w:pPr>
        <w:pStyle w:val="NoSpacing"/>
        <w:numPr>
          <w:ilvl w:val="0"/>
          <w:numId w:val="8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ombine the simulated results from two orthogonal polarizations</w:t>
      </w:r>
      <w:r w:rsidR="0036673F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one polarization and another rotated by 90 degrees</w:t>
      </w:r>
      <w:r w:rsidR="0036673F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to simulate the interaction with unpolarized light.</w:t>
      </w:r>
    </w:p>
    <w:p w14:paraId="5BB346D9" w14:textId="5A9A6B1B" w:rsidR="00AB2C33" w:rsidRPr="006832A8" w:rsidRDefault="00AB2C33" w:rsidP="002C17B0">
      <w:pPr>
        <w:pStyle w:val="NoSpacing"/>
        <w:numPr>
          <w:ilvl w:val="0"/>
          <w:numId w:val="8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Go to the folder MNPBEM17 &gt;</w:t>
      </w:r>
      <w:r w:rsidR="0060663A">
        <w:rPr>
          <w:rFonts w:ascii="Times New Roman" w:hAnsi="Times New Roman" w:cs="Times New Roman"/>
          <w:sz w:val="24"/>
        </w:rPr>
        <w:t xml:space="preserve"> Examples &gt; unpolarized_light</w:t>
      </w:r>
    </w:p>
    <w:p w14:paraId="025952C4" w14:textId="796EE984" w:rsidR="002C17B0" w:rsidRDefault="002C17B0" w:rsidP="002C17B0">
      <w:pPr>
        <w:pStyle w:val="NoSpacing"/>
        <w:numPr>
          <w:ilvl w:val="0"/>
          <w:numId w:val="8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Run “</w:t>
      </w:r>
      <w:r w:rsidR="0002270A">
        <w:rPr>
          <w:rFonts w:ascii="Times New Roman" w:hAnsi="Times New Roman" w:cs="Times New Roman"/>
          <w:sz w:val="24"/>
        </w:rPr>
        <w:t>combine</w:t>
      </w:r>
      <w:r>
        <w:rPr>
          <w:rFonts w:ascii="Times New Roman" w:hAnsi="Times New Roman" w:cs="Times New Roman"/>
          <w:sz w:val="24"/>
        </w:rPr>
        <w:t>2</w:t>
      </w:r>
      <w:r w:rsidR="0002270A">
        <w:rPr>
          <w:rFonts w:ascii="Times New Roman" w:hAnsi="Times New Roman" w:cs="Times New Roman"/>
          <w:sz w:val="24"/>
        </w:rPr>
        <w:t>unpolarized</w:t>
      </w:r>
      <w:r>
        <w:rPr>
          <w:rFonts w:ascii="Times New Roman" w:hAnsi="Times New Roman" w:cs="Times New Roman"/>
          <w:sz w:val="24"/>
        </w:rPr>
        <w:t xml:space="preserve">.m” </w:t>
      </w:r>
      <w:r w:rsidR="0002270A">
        <w:rPr>
          <w:rFonts w:ascii="Times New Roman" w:hAnsi="Times New Roman" w:cs="Times New Roman"/>
          <w:sz w:val="24"/>
        </w:rPr>
        <w:t>while uploading those two simulated results</w:t>
      </w:r>
      <w:r>
        <w:rPr>
          <w:rFonts w:ascii="Times New Roman" w:hAnsi="Times New Roman" w:cs="Times New Roman"/>
          <w:sz w:val="24"/>
        </w:rPr>
        <w:t>.</w:t>
      </w:r>
    </w:p>
    <w:p w14:paraId="197698F1" w14:textId="652F5A3D" w:rsidR="0074121B" w:rsidRDefault="002C17B0" w:rsidP="002C17B0">
      <w:pPr>
        <w:pStyle w:val="NoSpacing"/>
        <w:numPr>
          <w:ilvl w:val="0"/>
          <w:numId w:val="8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Check if the output is reasonable with other sources like similar dielectric functions and reported values. </w:t>
      </w:r>
    </w:p>
    <w:p w14:paraId="2E1F32DB" w14:textId="77777777" w:rsidR="00BC3A47" w:rsidRDefault="00BC3A47" w:rsidP="00BC3A47">
      <w:pPr>
        <w:pStyle w:val="NoSpacing"/>
        <w:rPr>
          <w:rFonts w:ascii="Times New Roman" w:hAnsi="Times New Roman" w:cs="Times New Roman"/>
          <w:sz w:val="24"/>
        </w:rPr>
      </w:pPr>
    </w:p>
    <w:p w14:paraId="781846F7" w14:textId="044743CB" w:rsidR="00BC3A47" w:rsidRDefault="00BC3A47" w:rsidP="00BC3A47">
      <w:pPr>
        <w:pStyle w:val="Heading2"/>
        <w:rPr>
          <w:rFonts w:ascii="Times New Roman" w:hAnsi="Times New Roman" w:cs="Times New Roman"/>
          <w:b/>
          <w:bCs/>
          <w:color w:val="0D0D0D" w:themeColor="text1" w:themeTint="F2"/>
        </w:rPr>
      </w:pPr>
      <w:bookmarkStart w:id="18" w:name="_Toc181624994"/>
      <w:r>
        <w:rPr>
          <w:rFonts w:ascii="Times New Roman" w:hAnsi="Times New Roman" w:cs="Times New Roman"/>
          <w:b/>
          <w:bCs/>
          <w:color w:val="0D0D0D" w:themeColor="text1" w:themeTint="F2"/>
        </w:rPr>
        <w:t>Use SCS Cluster for Faster Simulation</w:t>
      </w:r>
      <w:bookmarkEnd w:id="18"/>
      <w:r>
        <w:rPr>
          <w:rFonts w:ascii="Times New Roman" w:hAnsi="Times New Roman" w:cs="Times New Roman"/>
          <w:b/>
          <w:bCs/>
          <w:color w:val="0D0D0D" w:themeColor="text1" w:themeTint="F2"/>
        </w:rPr>
        <w:t xml:space="preserve"> </w:t>
      </w:r>
    </w:p>
    <w:p w14:paraId="56677108" w14:textId="77777777" w:rsidR="00BC3A47" w:rsidRDefault="00BC3A47" w:rsidP="00BC3A47"/>
    <w:p w14:paraId="0420F8FF" w14:textId="56413099" w:rsidR="00B069DE" w:rsidRDefault="00B069DE" w:rsidP="00BC3A47">
      <w:pPr>
        <w:pStyle w:val="NoSpacing"/>
        <w:numPr>
          <w:ilvl w:val="0"/>
          <w:numId w:val="9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Go to the SCS HPC (</w:t>
      </w:r>
      <w:r w:rsidR="00D52381">
        <w:rPr>
          <w:rFonts w:ascii="Times New Roman" w:hAnsi="Times New Roman" w:cs="Times New Roman"/>
          <w:sz w:val="24"/>
        </w:rPr>
        <w:t>High-Performance</w:t>
      </w:r>
      <w:r>
        <w:rPr>
          <w:rFonts w:ascii="Times New Roman" w:hAnsi="Times New Roman" w:cs="Times New Roman"/>
          <w:sz w:val="24"/>
        </w:rPr>
        <w:t xml:space="preserve"> Computing) website (</w:t>
      </w:r>
      <w:hyperlink r:id="rId8" w:history="1">
        <w:r w:rsidRPr="008B7634">
          <w:rPr>
            <w:rStyle w:val="Hyperlink"/>
            <w:rFonts w:ascii="Times New Roman" w:hAnsi="Times New Roman" w:cs="Times New Roman"/>
            <w:sz w:val="24"/>
          </w:rPr>
          <w:t>https://scs.illinois.edu/resources/computing/scs-hpc-high-performance-computing-cluster-lop#kb-toc-anchor0</w:t>
        </w:r>
      </w:hyperlink>
      <w:r>
        <w:rPr>
          <w:rFonts w:ascii="Times New Roman" w:hAnsi="Times New Roman" w:cs="Times New Roman"/>
          <w:sz w:val="24"/>
        </w:rPr>
        <w:t>).</w:t>
      </w:r>
    </w:p>
    <w:p w14:paraId="5968311F" w14:textId="0EF62C0C" w:rsidR="00BC3A47" w:rsidRPr="00B069DE" w:rsidRDefault="00B069DE" w:rsidP="00B069DE">
      <w:pPr>
        <w:pStyle w:val="NoSpacing"/>
        <w:numPr>
          <w:ilvl w:val="0"/>
          <w:numId w:val="9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reate the SCS cluster account using the form (</w:t>
      </w:r>
      <w:hyperlink r:id="rId9" w:history="1">
        <w:r w:rsidRPr="008B7634">
          <w:rPr>
            <w:rStyle w:val="Hyperlink"/>
            <w:rFonts w:ascii="Times New Roman" w:hAnsi="Times New Roman" w:cs="Times New Roman"/>
            <w:sz w:val="24"/>
          </w:rPr>
          <w:t>https://apps.atlas.illinois.edu/FormBuilderSurvey/Survey/las/SCS/scs_cluster_form/</w:t>
        </w:r>
      </w:hyperlink>
      <w:r>
        <w:rPr>
          <w:rFonts w:ascii="Times New Roman" w:hAnsi="Times New Roman" w:cs="Times New Roman"/>
          <w:sz w:val="24"/>
        </w:rPr>
        <w:t>).</w:t>
      </w:r>
    </w:p>
    <w:p w14:paraId="0D315DB6" w14:textId="7A35D457" w:rsidR="00BC3A47" w:rsidRPr="002478D8" w:rsidRDefault="002478D8" w:rsidP="002478D8">
      <w:pPr>
        <w:pStyle w:val="NoSpacing"/>
        <w:numPr>
          <w:ilvl w:val="0"/>
          <w:numId w:val="9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nstall MobaXterm (</w:t>
      </w:r>
      <w:hyperlink r:id="rId10" w:history="1">
        <w:r w:rsidRPr="008B7634">
          <w:rPr>
            <w:rStyle w:val="Hyperlink"/>
            <w:rFonts w:ascii="Times New Roman" w:hAnsi="Times New Roman" w:cs="Times New Roman"/>
            <w:sz w:val="24"/>
          </w:rPr>
          <w:t>https://mobaxterm.mobatek.net/</w:t>
        </w:r>
      </w:hyperlink>
      <w:r>
        <w:rPr>
          <w:rFonts w:ascii="Times New Roman" w:hAnsi="Times New Roman" w:cs="Times New Roman"/>
          <w:sz w:val="24"/>
        </w:rPr>
        <w:t>) for GUI.</w:t>
      </w:r>
    </w:p>
    <w:p w14:paraId="39E4D4BA" w14:textId="79C8216A" w:rsidR="00BC3A47" w:rsidRDefault="00BC3A47" w:rsidP="00BC3A47">
      <w:pPr>
        <w:pStyle w:val="NoSpacing"/>
        <w:numPr>
          <w:ilvl w:val="0"/>
          <w:numId w:val="9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Run </w:t>
      </w:r>
      <w:r w:rsidR="002478D8">
        <w:rPr>
          <w:rFonts w:ascii="Times New Roman" w:hAnsi="Times New Roman" w:cs="Times New Roman"/>
          <w:sz w:val="24"/>
        </w:rPr>
        <w:t>&lt;&gt;.</w:t>
      </w:r>
    </w:p>
    <w:p w14:paraId="1AC1B399" w14:textId="77777777" w:rsidR="00BC3A47" w:rsidRPr="002C17B0" w:rsidRDefault="00BC3A47" w:rsidP="00BC3A47">
      <w:pPr>
        <w:pStyle w:val="NoSpacing"/>
        <w:numPr>
          <w:ilvl w:val="0"/>
          <w:numId w:val="9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Check if the output is reasonable with other sources like similar dielectric functions and reported values. </w:t>
      </w:r>
    </w:p>
    <w:p w14:paraId="4EB6F924" w14:textId="77777777" w:rsidR="00BC3A47" w:rsidRPr="002C17B0" w:rsidRDefault="00BC3A47" w:rsidP="00BC3A47">
      <w:pPr>
        <w:pStyle w:val="NoSpacing"/>
        <w:rPr>
          <w:rFonts w:ascii="Times New Roman" w:hAnsi="Times New Roman" w:cs="Times New Roman"/>
          <w:sz w:val="24"/>
        </w:rPr>
      </w:pPr>
    </w:p>
    <w:p w14:paraId="455441A9" w14:textId="77777777" w:rsidR="009942E9" w:rsidRPr="007A7EE3" w:rsidRDefault="009942E9" w:rsidP="009942E9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19" w:name="_Toc181624995"/>
      <w:r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Updates</w:t>
      </w:r>
      <w:bookmarkEnd w:id="19"/>
      <w:r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 xml:space="preserve"> </w:t>
      </w:r>
    </w:p>
    <w:p w14:paraId="4C67C5BD" w14:textId="77777777" w:rsidR="009942E9" w:rsidRDefault="009942E9" w:rsidP="009942E9">
      <w:pPr>
        <w:pStyle w:val="NoSpacing"/>
        <w:rPr>
          <w:rFonts w:ascii="Times New Roman" w:hAnsi="Times New Roman" w:cs="Times New Roman"/>
        </w:rPr>
      </w:pPr>
    </w:p>
    <w:p w14:paraId="2B8FC3B8" w14:textId="078D9BBC" w:rsidR="009942E9" w:rsidRPr="00F466AD" w:rsidRDefault="009942E9" w:rsidP="00F466AD">
      <w:pPr>
        <w:pStyle w:val="NoSpacing"/>
        <w:rPr>
          <w:rFonts w:ascii="Times New Roman" w:hAnsi="Times New Roman" w:cs="Times New Roman"/>
        </w:rPr>
      </w:pPr>
      <w:r w:rsidRPr="00DB79FC">
        <w:rPr>
          <w:rFonts w:ascii="Times New Roman" w:hAnsi="Times New Roman" w:cs="Times New Roman"/>
        </w:rPr>
        <w:t>Version 1.0 Notes</w:t>
      </w:r>
      <w:r>
        <w:rPr>
          <w:rFonts w:ascii="Times New Roman" w:hAnsi="Times New Roman" w:cs="Times New Roman"/>
        </w:rPr>
        <w:t xml:space="preserve">: </w:t>
      </w:r>
      <w:r w:rsidRPr="00DB79FC">
        <w:rPr>
          <w:rFonts w:ascii="Times New Roman" w:hAnsi="Times New Roman" w:cs="Times New Roman"/>
        </w:rPr>
        <w:t xml:space="preserve">First iteration of SOP </w:t>
      </w:r>
      <w:r>
        <w:rPr>
          <w:rFonts w:ascii="Times New Roman" w:hAnsi="Times New Roman" w:cs="Times New Roman"/>
        </w:rPr>
        <w:t>by Katsuya Shiratori</w:t>
      </w:r>
      <w:r w:rsidRPr="00DB79F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(</w:t>
      </w:r>
      <w:hyperlink r:id="rId11" w:history="1">
        <w:r w:rsidRPr="003F02F4">
          <w:rPr>
            <w:rStyle w:val="Hyperlink"/>
            <w:rFonts w:ascii="Times New Roman" w:hAnsi="Times New Roman" w:cs="Times New Roman"/>
          </w:rPr>
          <w:t>katsuya2@illinois.edu</w:t>
        </w:r>
      </w:hyperlink>
      <w:r>
        <w:rPr>
          <w:rFonts w:ascii="Times New Roman" w:hAnsi="Times New Roman" w:cs="Times New Roman"/>
        </w:rPr>
        <w:t>)</w:t>
      </w:r>
    </w:p>
    <w:p w14:paraId="4F59ADDF" w14:textId="2D7C8B60" w:rsidR="002860AD" w:rsidRPr="007A7EE3" w:rsidRDefault="00C72815" w:rsidP="007A7EE3">
      <w:pPr>
        <w:pStyle w:val="Heading1"/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</w:pPr>
      <w:bookmarkStart w:id="20" w:name="_Toc181624996"/>
      <w:r w:rsidRPr="007A7EE3">
        <w:rPr>
          <w:rFonts w:ascii="Times New Roman" w:hAnsi="Times New Roman" w:cs="Times New Roman"/>
          <w:b/>
          <w:bCs/>
          <w:color w:val="0D0D0D" w:themeColor="text1" w:themeTint="F2"/>
          <w:u w:val="single" w:color="0D0D0D" w:themeColor="text1" w:themeTint="F2"/>
        </w:rPr>
        <w:t>References and Resources</w:t>
      </w:r>
      <w:bookmarkEnd w:id="20"/>
    </w:p>
    <w:p w14:paraId="497B6019" w14:textId="77777777" w:rsidR="009942E9" w:rsidRDefault="009942E9" w:rsidP="009942E9">
      <w:pPr>
        <w:pStyle w:val="NoSpacing"/>
        <w:rPr>
          <w:rFonts w:ascii="Times New Roman" w:hAnsi="Times New Roman" w:cs="Times New Roman"/>
          <w:bCs/>
          <w:sz w:val="24"/>
        </w:rPr>
      </w:pPr>
    </w:p>
    <w:p w14:paraId="4CCF5BD2" w14:textId="77777777" w:rsidR="00CC444F" w:rsidRPr="00CC444F" w:rsidRDefault="009942E9" w:rsidP="00CC444F">
      <w:pPr>
        <w:pStyle w:val="EndNoteBibliography"/>
      </w:pPr>
      <w:r>
        <w:rPr>
          <w:rFonts w:ascii="Times New Roman" w:hAnsi="Times New Roman" w:cs="Times New Roman"/>
          <w:bCs/>
          <w:sz w:val="24"/>
        </w:rPr>
        <w:lastRenderedPageBreak/>
        <w:fldChar w:fldCharType="begin"/>
      </w:r>
      <w:r>
        <w:rPr>
          <w:rFonts w:ascii="Times New Roman" w:hAnsi="Times New Roman" w:cs="Times New Roman"/>
          <w:bCs/>
          <w:sz w:val="24"/>
        </w:rPr>
        <w:instrText xml:space="preserve"> ADDIN EN.REFLIST </w:instrText>
      </w:r>
      <w:r>
        <w:rPr>
          <w:rFonts w:ascii="Times New Roman" w:hAnsi="Times New Roman" w:cs="Times New Roman"/>
          <w:bCs/>
          <w:sz w:val="24"/>
        </w:rPr>
        <w:fldChar w:fldCharType="separate"/>
      </w:r>
      <w:r w:rsidR="00CC444F" w:rsidRPr="00CC444F">
        <w:t xml:space="preserve">(1) Hohenester, U.; Trugler, A. MNPBEM - A Matlab toolbox for the simulation of plasmonic nanoparticles. </w:t>
      </w:r>
      <w:r w:rsidR="00CC444F" w:rsidRPr="00CC444F">
        <w:rPr>
          <w:i/>
        </w:rPr>
        <w:t xml:space="preserve">Comput. Phys. Commun. </w:t>
      </w:r>
      <w:r w:rsidR="00CC444F" w:rsidRPr="00CC444F">
        <w:rPr>
          <w:b/>
        </w:rPr>
        <w:t>2012</w:t>
      </w:r>
      <w:r w:rsidR="00CC444F" w:rsidRPr="00CC444F">
        <w:t xml:space="preserve">, </w:t>
      </w:r>
      <w:r w:rsidR="00CC444F" w:rsidRPr="00CC444F">
        <w:rPr>
          <w:i/>
        </w:rPr>
        <w:t>183</w:t>
      </w:r>
      <w:r w:rsidR="00CC444F" w:rsidRPr="00CC444F">
        <w:t xml:space="preserve"> (2), 370-381. DOI: 10.1016/j.cpc.2011.09.009.</w:t>
      </w:r>
    </w:p>
    <w:p w14:paraId="2868E11E" w14:textId="77777777" w:rsidR="00CC444F" w:rsidRPr="00CC444F" w:rsidRDefault="00CC444F" w:rsidP="00CC444F">
      <w:pPr>
        <w:pStyle w:val="EndNoteBibliography"/>
      </w:pPr>
      <w:r w:rsidRPr="00CC444F">
        <w:t xml:space="preserve">(2) Waxenegger, J.; Trügler, A.; Hohenester, U. Plasmonics simulations with the MNPBEM toolbox: Consideration of substrates and layer structures. </w:t>
      </w:r>
      <w:r w:rsidRPr="00CC444F">
        <w:rPr>
          <w:i/>
        </w:rPr>
        <w:t xml:space="preserve">Comput. Phys. Commun. </w:t>
      </w:r>
      <w:r w:rsidRPr="00CC444F">
        <w:rPr>
          <w:b/>
        </w:rPr>
        <w:t>2015</w:t>
      </w:r>
      <w:r w:rsidRPr="00CC444F">
        <w:t xml:space="preserve">, </w:t>
      </w:r>
      <w:r w:rsidRPr="00CC444F">
        <w:rPr>
          <w:i/>
        </w:rPr>
        <w:t>193</w:t>
      </w:r>
      <w:r w:rsidRPr="00CC444F">
        <w:t>, 138-150. DOI: 10.1016/j.cpc.2015.03.023 (acccessed 2023-05-09T19:31:28).</w:t>
      </w:r>
    </w:p>
    <w:p w14:paraId="6040C7DC" w14:textId="77777777" w:rsidR="00CC444F" w:rsidRPr="00CC444F" w:rsidRDefault="00CC444F" w:rsidP="00CC444F">
      <w:pPr>
        <w:pStyle w:val="EndNoteBibliography"/>
      </w:pPr>
      <w:r w:rsidRPr="00CC444F">
        <w:t xml:space="preserve">(3) Ye, X.; Zheng, C.; Chen, J.; Gao, Y.; Murray, C. B. Using binary surfactant mixtures to simultaneously improve the dimensional tunability and monodispersity in the seeded growth of gold nanorods. </w:t>
      </w:r>
      <w:r w:rsidRPr="00CC444F">
        <w:rPr>
          <w:i/>
        </w:rPr>
        <w:t xml:space="preserve">Nano Lett </w:t>
      </w:r>
      <w:r w:rsidRPr="00CC444F">
        <w:rPr>
          <w:b/>
        </w:rPr>
        <w:t>2013</w:t>
      </w:r>
      <w:r w:rsidRPr="00CC444F">
        <w:t xml:space="preserve">, </w:t>
      </w:r>
      <w:r w:rsidRPr="00CC444F">
        <w:rPr>
          <w:i/>
        </w:rPr>
        <w:t>13</w:t>
      </w:r>
      <w:r w:rsidRPr="00CC444F">
        <w:t xml:space="preserve"> (2), 765-771. DOI: 10.1021/nl304478h.</w:t>
      </w:r>
    </w:p>
    <w:p w14:paraId="2452E6E9" w14:textId="77777777" w:rsidR="00CC444F" w:rsidRPr="00CC444F" w:rsidRDefault="00CC444F" w:rsidP="00CC444F">
      <w:pPr>
        <w:pStyle w:val="EndNoteBibliography"/>
      </w:pPr>
      <w:r w:rsidRPr="00CC444F">
        <w:t xml:space="preserve">(4) Olmon, R. L.; Slovick, B.; Johnson, T. W.; Shelton, D.; Oh, S.-H.; Boreman, G. D.; Raschke, M. B. Optical dielectric function of gold. </w:t>
      </w:r>
      <w:r w:rsidRPr="00CC444F">
        <w:rPr>
          <w:i/>
        </w:rPr>
        <w:t xml:space="preserve">Phys. Rev. B </w:t>
      </w:r>
      <w:r w:rsidRPr="00CC444F">
        <w:rPr>
          <w:b/>
        </w:rPr>
        <w:t>2012</w:t>
      </w:r>
      <w:r w:rsidRPr="00CC444F">
        <w:t xml:space="preserve">, </w:t>
      </w:r>
      <w:r w:rsidRPr="00CC444F">
        <w:rPr>
          <w:i/>
        </w:rPr>
        <w:t>86</w:t>
      </w:r>
      <w:r w:rsidRPr="00CC444F">
        <w:t xml:space="preserve"> (23), 1-14. DOI: 10.1103/physrevb.86.235147 (acccessed 2022-10-06T16:09:03).</w:t>
      </w:r>
    </w:p>
    <w:p w14:paraId="3480E18D" w14:textId="2842C381" w:rsidR="002860AD" w:rsidRDefault="009942E9" w:rsidP="003503F8">
      <w:pPr>
        <w:pStyle w:val="NoSpacing"/>
        <w:ind w:left="720" w:hanging="720"/>
        <w:rPr>
          <w:rFonts w:ascii="Times New Roman" w:hAnsi="Times New Roman" w:cs="Times New Roman"/>
          <w:bCs/>
          <w:sz w:val="24"/>
        </w:rPr>
      </w:pPr>
      <w:r>
        <w:rPr>
          <w:rFonts w:ascii="Times New Roman" w:hAnsi="Times New Roman" w:cs="Times New Roman"/>
          <w:bCs/>
          <w:sz w:val="24"/>
        </w:rPr>
        <w:fldChar w:fldCharType="end"/>
      </w:r>
    </w:p>
    <w:sectPr w:rsidR="002860A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BB71F7E"/>
    <w:multiLevelType w:val="hybridMultilevel"/>
    <w:tmpl w:val="ADFAD3C0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0181A8B"/>
    <w:multiLevelType w:val="hybridMultilevel"/>
    <w:tmpl w:val="ADFAD3C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0636565"/>
    <w:multiLevelType w:val="hybridMultilevel"/>
    <w:tmpl w:val="ADFAD3C0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717589"/>
    <w:multiLevelType w:val="hybridMultilevel"/>
    <w:tmpl w:val="3020ADE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4B841AD"/>
    <w:multiLevelType w:val="hybridMultilevel"/>
    <w:tmpl w:val="ADFAD3C0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81D23BE"/>
    <w:multiLevelType w:val="hybridMultilevel"/>
    <w:tmpl w:val="3020ADE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89D3635"/>
    <w:multiLevelType w:val="hybridMultilevel"/>
    <w:tmpl w:val="F0CEB3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66170D3"/>
    <w:multiLevelType w:val="hybridMultilevel"/>
    <w:tmpl w:val="3020ADEA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AEB5586"/>
    <w:multiLevelType w:val="hybridMultilevel"/>
    <w:tmpl w:val="3020ADEA"/>
    <w:lvl w:ilvl="0" w:tplc="5BC2BD7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85965688">
    <w:abstractNumId w:val="1"/>
  </w:num>
  <w:num w:numId="2" w16cid:durableId="1202935370">
    <w:abstractNumId w:val="8"/>
  </w:num>
  <w:num w:numId="3" w16cid:durableId="290668063">
    <w:abstractNumId w:val="5"/>
  </w:num>
  <w:num w:numId="4" w16cid:durableId="1307053652">
    <w:abstractNumId w:val="7"/>
  </w:num>
  <w:num w:numId="5" w16cid:durableId="1387953280">
    <w:abstractNumId w:val="3"/>
  </w:num>
  <w:num w:numId="6" w16cid:durableId="1982147101">
    <w:abstractNumId w:val="6"/>
  </w:num>
  <w:num w:numId="7" w16cid:durableId="1023481513">
    <w:abstractNumId w:val="4"/>
  </w:num>
  <w:num w:numId="8" w16cid:durableId="1601454484">
    <w:abstractNumId w:val="0"/>
  </w:num>
  <w:num w:numId="9" w16cid:durableId="771129193">
    <w:abstractNumId w:val="2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bMwMDYxMjO3MLY0MzFQ0lEKTi0uzszPAykwMqwFAOMMReM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Georg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0txptxkrvsd3ex9x2p09dupft2wdsae9pt&quot;&gt;My EndNote Library&lt;record-ids&gt;&lt;item&gt;774&lt;/item&gt;&lt;item&gt;895&lt;/item&gt;&lt;item&gt;1024&lt;/item&gt;&lt;item&gt;1191&lt;/item&gt;&lt;/record-ids&gt;&lt;/item&gt;&lt;/Libraries&gt;"/>
  </w:docVars>
  <w:rsids>
    <w:rsidRoot w:val="00E917EB"/>
    <w:rsid w:val="00012BBD"/>
    <w:rsid w:val="00015A2D"/>
    <w:rsid w:val="0002270A"/>
    <w:rsid w:val="00031636"/>
    <w:rsid w:val="00047510"/>
    <w:rsid w:val="00050352"/>
    <w:rsid w:val="00050818"/>
    <w:rsid w:val="00053D7D"/>
    <w:rsid w:val="00061CAB"/>
    <w:rsid w:val="00066AA4"/>
    <w:rsid w:val="00070A84"/>
    <w:rsid w:val="00073564"/>
    <w:rsid w:val="00073BA0"/>
    <w:rsid w:val="00077D16"/>
    <w:rsid w:val="000906F8"/>
    <w:rsid w:val="000A4AC4"/>
    <w:rsid w:val="000B196F"/>
    <w:rsid w:val="000B4D1C"/>
    <w:rsid w:val="000C6AB8"/>
    <w:rsid w:val="000D2FEE"/>
    <w:rsid w:val="000F4BF9"/>
    <w:rsid w:val="00116C95"/>
    <w:rsid w:val="00134252"/>
    <w:rsid w:val="001445D6"/>
    <w:rsid w:val="00144A86"/>
    <w:rsid w:val="001468AC"/>
    <w:rsid w:val="00147C4E"/>
    <w:rsid w:val="00152981"/>
    <w:rsid w:val="00163D0E"/>
    <w:rsid w:val="00190D85"/>
    <w:rsid w:val="00192817"/>
    <w:rsid w:val="00195FAC"/>
    <w:rsid w:val="00196D8A"/>
    <w:rsid w:val="001B4D54"/>
    <w:rsid w:val="001B5A55"/>
    <w:rsid w:val="001B6872"/>
    <w:rsid w:val="001B7938"/>
    <w:rsid w:val="001D46A7"/>
    <w:rsid w:val="001D6994"/>
    <w:rsid w:val="001D7585"/>
    <w:rsid w:val="001E25B0"/>
    <w:rsid w:val="001F0C0D"/>
    <w:rsid w:val="001F20A1"/>
    <w:rsid w:val="001F3C6B"/>
    <w:rsid w:val="001F6AEF"/>
    <w:rsid w:val="00200000"/>
    <w:rsid w:val="0020305B"/>
    <w:rsid w:val="00223A5E"/>
    <w:rsid w:val="00226167"/>
    <w:rsid w:val="00234116"/>
    <w:rsid w:val="002418F7"/>
    <w:rsid w:val="00242752"/>
    <w:rsid w:val="00243F4C"/>
    <w:rsid w:val="00245A83"/>
    <w:rsid w:val="002478D8"/>
    <w:rsid w:val="002559B6"/>
    <w:rsid w:val="00255EF4"/>
    <w:rsid w:val="00262846"/>
    <w:rsid w:val="00275A66"/>
    <w:rsid w:val="00285F96"/>
    <w:rsid w:val="002860AD"/>
    <w:rsid w:val="002A13A7"/>
    <w:rsid w:val="002C17B0"/>
    <w:rsid w:val="002C4D63"/>
    <w:rsid w:val="002D429E"/>
    <w:rsid w:val="002D51B3"/>
    <w:rsid w:val="002D55AA"/>
    <w:rsid w:val="002E6244"/>
    <w:rsid w:val="002F2A61"/>
    <w:rsid w:val="002F63BA"/>
    <w:rsid w:val="003115AE"/>
    <w:rsid w:val="003146B9"/>
    <w:rsid w:val="00323A3B"/>
    <w:rsid w:val="00326E08"/>
    <w:rsid w:val="00331028"/>
    <w:rsid w:val="00333188"/>
    <w:rsid w:val="003400BF"/>
    <w:rsid w:val="0034069C"/>
    <w:rsid w:val="00341A0A"/>
    <w:rsid w:val="003433F8"/>
    <w:rsid w:val="003503F8"/>
    <w:rsid w:val="00350A2A"/>
    <w:rsid w:val="00355094"/>
    <w:rsid w:val="003571EF"/>
    <w:rsid w:val="0036673F"/>
    <w:rsid w:val="00373651"/>
    <w:rsid w:val="00377F28"/>
    <w:rsid w:val="00396689"/>
    <w:rsid w:val="003A19A8"/>
    <w:rsid w:val="003E3861"/>
    <w:rsid w:val="003E6C3E"/>
    <w:rsid w:val="00401A40"/>
    <w:rsid w:val="00406160"/>
    <w:rsid w:val="00406D1F"/>
    <w:rsid w:val="004352BB"/>
    <w:rsid w:val="004359F2"/>
    <w:rsid w:val="00445E56"/>
    <w:rsid w:val="00447952"/>
    <w:rsid w:val="00460050"/>
    <w:rsid w:val="0046075F"/>
    <w:rsid w:val="00460978"/>
    <w:rsid w:val="00465B14"/>
    <w:rsid w:val="00473456"/>
    <w:rsid w:val="00474BA6"/>
    <w:rsid w:val="004822B6"/>
    <w:rsid w:val="00485F54"/>
    <w:rsid w:val="004B112F"/>
    <w:rsid w:val="004B176A"/>
    <w:rsid w:val="004B4C88"/>
    <w:rsid w:val="004C02D6"/>
    <w:rsid w:val="004C231F"/>
    <w:rsid w:val="004C25A3"/>
    <w:rsid w:val="004E0A40"/>
    <w:rsid w:val="004E3CAE"/>
    <w:rsid w:val="00502208"/>
    <w:rsid w:val="0050603F"/>
    <w:rsid w:val="00506054"/>
    <w:rsid w:val="00512092"/>
    <w:rsid w:val="00512455"/>
    <w:rsid w:val="0054706E"/>
    <w:rsid w:val="0055747C"/>
    <w:rsid w:val="0057504D"/>
    <w:rsid w:val="005804F0"/>
    <w:rsid w:val="00587B9D"/>
    <w:rsid w:val="0059470F"/>
    <w:rsid w:val="005A07BE"/>
    <w:rsid w:val="005B1089"/>
    <w:rsid w:val="005B183C"/>
    <w:rsid w:val="005C31CB"/>
    <w:rsid w:val="005C6A69"/>
    <w:rsid w:val="005D2AF5"/>
    <w:rsid w:val="005E261C"/>
    <w:rsid w:val="0060663A"/>
    <w:rsid w:val="0060714B"/>
    <w:rsid w:val="00610045"/>
    <w:rsid w:val="00613200"/>
    <w:rsid w:val="006163F4"/>
    <w:rsid w:val="00635D5A"/>
    <w:rsid w:val="0063705D"/>
    <w:rsid w:val="00637CAB"/>
    <w:rsid w:val="006446F5"/>
    <w:rsid w:val="00646B3E"/>
    <w:rsid w:val="0066388B"/>
    <w:rsid w:val="00675865"/>
    <w:rsid w:val="00675FAB"/>
    <w:rsid w:val="0067681C"/>
    <w:rsid w:val="006832A8"/>
    <w:rsid w:val="0069483E"/>
    <w:rsid w:val="006966D7"/>
    <w:rsid w:val="006A5FFE"/>
    <w:rsid w:val="006A689F"/>
    <w:rsid w:val="006B69B6"/>
    <w:rsid w:val="006C15DB"/>
    <w:rsid w:val="006E2237"/>
    <w:rsid w:val="006E68E9"/>
    <w:rsid w:val="00706B61"/>
    <w:rsid w:val="00717B2E"/>
    <w:rsid w:val="00722082"/>
    <w:rsid w:val="00723B6B"/>
    <w:rsid w:val="00724C32"/>
    <w:rsid w:val="00726FDA"/>
    <w:rsid w:val="0074121B"/>
    <w:rsid w:val="00742ABC"/>
    <w:rsid w:val="0075097E"/>
    <w:rsid w:val="007509AC"/>
    <w:rsid w:val="00751B85"/>
    <w:rsid w:val="00753865"/>
    <w:rsid w:val="007628A5"/>
    <w:rsid w:val="00781431"/>
    <w:rsid w:val="0078470C"/>
    <w:rsid w:val="00791322"/>
    <w:rsid w:val="00791695"/>
    <w:rsid w:val="007A5C73"/>
    <w:rsid w:val="007A7EE3"/>
    <w:rsid w:val="007B090C"/>
    <w:rsid w:val="007B24AB"/>
    <w:rsid w:val="007C381F"/>
    <w:rsid w:val="007C4FE6"/>
    <w:rsid w:val="007C691A"/>
    <w:rsid w:val="007D1F0C"/>
    <w:rsid w:val="007E17BE"/>
    <w:rsid w:val="007E219C"/>
    <w:rsid w:val="007E2CB6"/>
    <w:rsid w:val="007E7782"/>
    <w:rsid w:val="0081307E"/>
    <w:rsid w:val="00821C54"/>
    <w:rsid w:val="008307F7"/>
    <w:rsid w:val="00833FE4"/>
    <w:rsid w:val="00837D5A"/>
    <w:rsid w:val="008536D5"/>
    <w:rsid w:val="008602CB"/>
    <w:rsid w:val="00860BB1"/>
    <w:rsid w:val="00862CE6"/>
    <w:rsid w:val="00863317"/>
    <w:rsid w:val="00865633"/>
    <w:rsid w:val="008721ED"/>
    <w:rsid w:val="008A0BCF"/>
    <w:rsid w:val="008B2899"/>
    <w:rsid w:val="008B2C81"/>
    <w:rsid w:val="008D1BD0"/>
    <w:rsid w:val="008D41C0"/>
    <w:rsid w:val="008E0FCA"/>
    <w:rsid w:val="008E6225"/>
    <w:rsid w:val="008F4C29"/>
    <w:rsid w:val="009111BF"/>
    <w:rsid w:val="00922F13"/>
    <w:rsid w:val="00923A79"/>
    <w:rsid w:val="009272E6"/>
    <w:rsid w:val="00946C6E"/>
    <w:rsid w:val="009504A4"/>
    <w:rsid w:val="00955DCA"/>
    <w:rsid w:val="009563F8"/>
    <w:rsid w:val="0096656A"/>
    <w:rsid w:val="00967A67"/>
    <w:rsid w:val="00982DE6"/>
    <w:rsid w:val="0098476A"/>
    <w:rsid w:val="009942E9"/>
    <w:rsid w:val="0099491A"/>
    <w:rsid w:val="009A3F60"/>
    <w:rsid w:val="009A7957"/>
    <w:rsid w:val="009C14B5"/>
    <w:rsid w:val="009C41CC"/>
    <w:rsid w:val="009C45FC"/>
    <w:rsid w:val="009D00AC"/>
    <w:rsid w:val="009D12B9"/>
    <w:rsid w:val="009E7F29"/>
    <w:rsid w:val="00A02D2B"/>
    <w:rsid w:val="00A10C13"/>
    <w:rsid w:val="00A119FD"/>
    <w:rsid w:val="00A144AA"/>
    <w:rsid w:val="00A2124A"/>
    <w:rsid w:val="00A305D5"/>
    <w:rsid w:val="00A41CF0"/>
    <w:rsid w:val="00A450CD"/>
    <w:rsid w:val="00A5162F"/>
    <w:rsid w:val="00A5340C"/>
    <w:rsid w:val="00A548BC"/>
    <w:rsid w:val="00A568A4"/>
    <w:rsid w:val="00A57E02"/>
    <w:rsid w:val="00A630D1"/>
    <w:rsid w:val="00A66EEC"/>
    <w:rsid w:val="00A92494"/>
    <w:rsid w:val="00A929E3"/>
    <w:rsid w:val="00A97FE7"/>
    <w:rsid w:val="00AB2C33"/>
    <w:rsid w:val="00AB5963"/>
    <w:rsid w:val="00AC3DC9"/>
    <w:rsid w:val="00AC4EFE"/>
    <w:rsid w:val="00AD13BA"/>
    <w:rsid w:val="00AD542A"/>
    <w:rsid w:val="00AD60F6"/>
    <w:rsid w:val="00AE5A32"/>
    <w:rsid w:val="00B00919"/>
    <w:rsid w:val="00B069DE"/>
    <w:rsid w:val="00B12A25"/>
    <w:rsid w:val="00B14352"/>
    <w:rsid w:val="00B20E6B"/>
    <w:rsid w:val="00B274D2"/>
    <w:rsid w:val="00B3740C"/>
    <w:rsid w:val="00B4058C"/>
    <w:rsid w:val="00B4544B"/>
    <w:rsid w:val="00B63AB2"/>
    <w:rsid w:val="00B7777B"/>
    <w:rsid w:val="00B82C2C"/>
    <w:rsid w:val="00B9357F"/>
    <w:rsid w:val="00B94C7B"/>
    <w:rsid w:val="00BA7792"/>
    <w:rsid w:val="00BB5624"/>
    <w:rsid w:val="00BC3A47"/>
    <w:rsid w:val="00BC5924"/>
    <w:rsid w:val="00BD3923"/>
    <w:rsid w:val="00BD3F6D"/>
    <w:rsid w:val="00BE1284"/>
    <w:rsid w:val="00BF43EA"/>
    <w:rsid w:val="00BF6F6C"/>
    <w:rsid w:val="00C30C2A"/>
    <w:rsid w:val="00C32B96"/>
    <w:rsid w:val="00C347BF"/>
    <w:rsid w:val="00C36992"/>
    <w:rsid w:val="00C43DB7"/>
    <w:rsid w:val="00C5303C"/>
    <w:rsid w:val="00C66F48"/>
    <w:rsid w:val="00C72815"/>
    <w:rsid w:val="00C83908"/>
    <w:rsid w:val="00C93BE0"/>
    <w:rsid w:val="00C96621"/>
    <w:rsid w:val="00CA0D3C"/>
    <w:rsid w:val="00CA6B49"/>
    <w:rsid w:val="00CB35FB"/>
    <w:rsid w:val="00CB6D82"/>
    <w:rsid w:val="00CC444F"/>
    <w:rsid w:val="00CD68CC"/>
    <w:rsid w:val="00CE457C"/>
    <w:rsid w:val="00CF789A"/>
    <w:rsid w:val="00D063F6"/>
    <w:rsid w:val="00D07EB7"/>
    <w:rsid w:val="00D223F6"/>
    <w:rsid w:val="00D24D06"/>
    <w:rsid w:val="00D35BE8"/>
    <w:rsid w:val="00D50927"/>
    <w:rsid w:val="00D52381"/>
    <w:rsid w:val="00D607DA"/>
    <w:rsid w:val="00D86333"/>
    <w:rsid w:val="00D954A6"/>
    <w:rsid w:val="00D97C3A"/>
    <w:rsid w:val="00DA293C"/>
    <w:rsid w:val="00DB4FE7"/>
    <w:rsid w:val="00DB6ED9"/>
    <w:rsid w:val="00DB7849"/>
    <w:rsid w:val="00DB79FC"/>
    <w:rsid w:val="00DD0A92"/>
    <w:rsid w:val="00DE57D7"/>
    <w:rsid w:val="00E0220E"/>
    <w:rsid w:val="00E03230"/>
    <w:rsid w:val="00E04DDF"/>
    <w:rsid w:val="00E07D6B"/>
    <w:rsid w:val="00E11AB5"/>
    <w:rsid w:val="00E25106"/>
    <w:rsid w:val="00E6227E"/>
    <w:rsid w:val="00E81DA7"/>
    <w:rsid w:val="00E917EB"/>
    <w:rsid w:val="00E963BF"/>
    <w:rsid w:val="00EB3178"/>
    <w:rsid w:val="00EC393B"/>
    <w:rsid w:val="00EC6525"/>
    <w:rsid w:val="00EE341A"/>
    <w:rsid w:val="00EE5859"/>
    <w:rsid w:val="00EF0A5D"/>
    <w:rsid w:val="00EF47DE"/>
    <w:rsid w:val="00F170BE"/>
    <w:rsid w:val="00F32528"/>
    <w:rsid w:val="00F36883"/>
    <w:rsid w:val="00F44F1A"/>
    <w:rsid w:val="00F466AD"/>
    <w:rsid w:val="00F528B3"/>
    <w:rsid w:val="00F65717"/>
    <w:rsid w:val="00F8291A"/>
    <w:rsid w:val="00F837FD"/>
    <w:rsid w:val="00F85A03"/>
    <w:rsid w:val="00F91DCF"/>
    <w:rsid w:val="00FA2EBD"/>
    <w:rsid w:val="00FA5E70"/>
    <w:rsid w:val="00FC3CB8"/>
    <w:rsid w:val="00FC4CED"/>
    <w:rsid w:val="00FE265D"/>
    <w:rsid w:val="00FE3C19"/>
    <w:rsid w:val="00FE6CE6"/>
    <w:rsid w:val="00FE6D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6C9B3E79"/>
  <w15:docId w15:val="{E84850B6-D9BA-4EE9-9682-78A78CD33A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next w:val="NoSpacing"/>
    <w:qFormat/>
    <w:rsid w:val="00E917EB"/>
    <w:pPr>
      <w:spacing w:after="0" w:line="240" w:lineRule="auto"/>
      <w:contextualSpacing/>
    </w:pPr>
    <w:rPr>
      <w:rFonts w:ascii="Georgia" w:hAnsi="Georg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20305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65717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E917EB"/>
    <w:pPr>
      <w:spacing w:after="0" w:line="240" w:lineRule="auto"/>
      <w:contextualSpacing/>
    </w:pPr>
    <w:rPr>
      <w:rFonts w:ascii="Georgia" w:hAnsi="Georgia"/>
    </w:rPr>
  </w:style>
  <w:style w:type="character" w:styleId="CommentReference">
    <w:name w:val="annotation reference"/>
    <w:basedOn w:val="DefaultParagraphFont"/>
    <w:uiPriority w:val="99"/>
    <w:semiHidden/>
    <w:unhideWhenUsed/>
    <w:rsid w:val="00F44F1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44F1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44F1A"/>
    <w:rPr>
      <w:rFonts w:ascii="Georgia" w:hAnsi="Georg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4F1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4F1A"/>
    <w:rPr>
      <w:rFonts w:ascii="Georgia" w:hAnsi="Georgia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44F1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4F1A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75097E"/>
    <w:pPr>
      <w:ind w:left="720"/>
    </w:pPr>
  </w:style>
  <w:style w:type="character" w:styleId="Hyperlink">
    <w:name w:val="Hyperlink"/>
    <w:basedOn w:val="DefaultParagraphFont"/>
    <w:uiPriority w:val="99"/>
    <w:unhideWhenUsed/>
    <w:rsid w:val="00A568A4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6966D7"/>
    <w:pPr>
      <w:spacing w:before="100" w:beforeAutospacing="1" w:after="100" w:afterAutospacing="1"/>
      <w:contextualSpacing w:val="0"/>
    </w:pPr>
    <w:rPr>
      <w:rFonts w:ascii="Times New Roman" w:eastAsiaTheme="minorEastAsia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5B18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35D5A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DB4FE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B4FE7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20305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20305B"/>
    <w:pPr>
      <w:spacing w:line="259" w:lineRule="auto"/>
      <w:contextualSpacing w:val="0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7A7EE3"/>
    <w:pPr>
      <w:spacing w:after="100"/>
    </w:pPr>
  </w:style>
  <w:style w:type="character" w:customStyle="1" w:styleId="Heading2Char">
    <w:name w:val="Heading 2 Char"/>
    <w:basedOn w:val="DefaultParagraphFont"/>
    <w:link w:val="Heading2"/>
    <w:uiPriority w:val="9"/>
    <w:rsid w:val="00F65717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F65717"/>
    <w:pPr>
      <w:spacing w:after="100"/>
      <w:ind w:left="220"/>
    </w:pPr>
  </w:style>
  <w:style w:type="paragraph" w:customStyle="1" w:styleId="EndNoteBibliographyTitle">
    <w:name w:val="EndNote Bibliography Title"/>
    <w:basedOn w:val="Normal"/>
    <w:link w:val="EndNoteBibliographyTitleChar"/>
    <w:rsid w:val="009942E9"/>
    <w:pPr>
      <w:jc w:val="center"/>
    </w:pPr>
    <w:rPr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9942E9"/>
    <w:rPr>
      <w:rFonts w:ascii="Georgia" w:hAnsi="Georgia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9942E9"/>
    <w:rPr>
      <w:rFonts w:ascii="Georgia" w:hAnsi="Georgia"/>
      <w:noProof/>
    </w:rPr>
  </w:style>
  <w:style w:type="paragraph" w:customStyle="1" w:styleId="EndNoteBibliography">
    <w:name w:val="EndNote Bibliography"/>
    <w:basedOn w:val="Normal"/>
    <w:link w:val="EndNoteBibliographyChar"/>
    <w:rsid w:val="009942E9"/>
    <w:rPr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9942E9"/>
    <w:rPr>
      <w:rFonts w:ascii="Georgia" w:hAnsi="Georgia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9925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868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4018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586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69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4894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1584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567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685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629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17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322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1001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4202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84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8074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28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7818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240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83871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3664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20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291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242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584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8361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136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1722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426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7396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694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112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050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3027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4059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0597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001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60559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1718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708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605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658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955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5379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5920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038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089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4938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887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688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379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514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06397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7908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8992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06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808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17027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1918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9169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343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93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3019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9262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6222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167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756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cs.illinois.edu/resources/computing/scs-hpc-high-performance-computing-cluster-lop#kb-toc-anchor0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hyperlink" Target="https://refractiveindex.info/" TargetMode="Externa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github.com/Nikolaos-Matthaiakakis/MNPBEM_GUI/tree/master" TargetMode="External"/><Relationship Id="rId11" Type="http://schemas.openxmlformats.org/officeDocument/2006/relationships/hyperlink" Target="mailto:katsuya2@illinois.edu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mobaxterm.mobatek.net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apps.atlas.illinois.edu/FormBuilderSurvey/Survey/las/SCS/scs_cluster_form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F966587-8695-424F-BA1D-E5DD4B4532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14</TotalTime>
  <Pages>5</Pages>
  <Words>960</Words>
  <Characters>6006</Characters>
  <Application>Microsoft Office Word</Application>
  <DocSecurity>0</DocSecurity>
  <Lines>188</Lines>
  <Paragraphs>1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ice University</Company>
  <LinksUpToDate>false</LinksUpToDate>
  <CharactersWithSpaces>68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as S Heiderscheit</dc:creator>
  <cp:keywords/>
  <dc:description/>
  <cp:lastModifiedBy>Shiratori, Katsuya</cp:lastModifiedBy>
  <cp:revision>142</cp:revision>
  <cp:lastPrinted>2017-08-14T15:21:00Z</cp:lastPrinted>
  <dcterms:created xsi:type="dcterms:W3CDTF">2021-03-31T22:57:00Z</dcterms:created>
  <dcterms:modified xsi:type="dcterms:W3CDTF">2024-11-04T21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0ab26c5fa036212a78238bc224d2e6144205cf7568e53a6d81ad3b98cd9fa032</vt:lpwstr>
  </property>
</Properties>
</file>